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000D3" w:rsidRPr="008000D3" w:rsidRDefault="008000D3" w:rsidP="008000D3">
      <w:pPr>
        <w:pStyle w:val="Heading1"/>
        <w:spacing w:line="240" w:lineRule="auto"/>
        <w:rPr>
          <w:rFonts w:cs="Times New Roman"/>
          <w:b w:val="0"/>
          <w:sz w:val="28"/>
          <w:szCs w:val="24"/>
        </w:rPr>
      </w:pPr>
      <w:bookmarkStart w:id="0" w:name="_Toc46945854"/>
      <w:r>
        <w:rPr>
          <w:rFonts w:cs="Times New Roman"/>
          <w:b w:val="0"/>
          <w:sz w:val="28"/>
          <w:szCs w:val="24"/>
        </w:rPr>
        <w:t xml:space="preserve">IMPLEMENTASI IoT PADA PERTANIAN VERTIKAL </w:t>
      </w:r>
      <w:r w:rsidRPr="00216871">
        <w:rPr>
          <w:rFonts w:cs="Times New Roman"/>
          <w:b w:val="0"/>
          <w:sz w:val="28"/>
          <w:szCs w:val="24"/>
        </w:rPr>
        <w:t>(</w:t>
      </w:r>
      <w:r w:rsidRPr="00216871">
        <w:rPr>
          <w:rFonts w:cs="Times New Roman"/>
          <w:b w:val="0"/>
          <w:i/>
          <w:sz w:val="28"/>
          <w:szCs w:val="24"/>
        </w:rPr>
        <w:t>VERTICAL FARMIN</w:t>
      </w:r>
      <w:r w:rsidR="006A4A8F">
        <w:rPr>
          <w:rFonts w:cs="Times New Roman"/>
          <w:b w:val="0"/>
          <w:i/>
          <w:sz w:val="28"/>
          <w:szCs w:val="24"/>
        </w:rPr>
        <w:t>G</w:t>
      </w:r>
      <w:r>
        <w:rPr>
          <w:rFonts w:cs="Times New Roman"/>
          <w:b w:val="0"/>
          <w:sz w:val="28"/>
          <w:szCs w:val="24"/>
        </w:rPr>
        <w:t>) MENGGUNAKAN SISTEM IRIGASI KABUT</w:t>
      </w:r>
      <w:bookmarkEnd w:id="0"/>
    </w:p>
    <w:p w:rsidR="008000D3" w:rsidRPr="005429CC" w:rsidRDefault="008000D3" w:rsidP="008000D3">
      <w:pPr>
        <w:spacing w:after="0" w:line="360" w:lineRule="auto"/>
        <w:jc w:val="center"/>
        <w:rPr>
          <w:rFonts w:cs="Times New Roman"/>
          <w:b/>
          <w:sz w:val="28"/>
          <w:szCs w:val="24"/>
        </w:rPr>
      </w:pPr>
      <w:r w:rsidRPr="005429CC">
        <w:rPr>
          <w:rFonts w:cs="Times New Roman"/>
          <w:b/>
          <w:sz w:val="28"/>
          <w:szCs w:val="24"/>
        </w:rPr>
        <w:t xml:space="preserve"> </w:t>
      </w:r>
    </w:p>
    <w:p w:rsidR="008000D3" w:rsidRPr="005429CC" w:rsidRDefault="008000D3" w:rsidP="008000D3">
      <w:pPr>
        <w:spacing w:after="0" w:line="360" w:lineRule="auto"/>
        <w:rPr>
          <w:rFonts w:cs="Times New Roman"/>
          <w:noProof/>
          <w:sz w:val="28"/>
          <w:szCs w:val="24"/>
          <w:lang w:eastAsia="id-ID"/>
        </w:rPr>
      </w:pPr>
    </w:p>
    <w:p w:rsidR="008000D3" w:rsidRPr="005429CC" w:rsidRDefault="008000D3" w:rsidP="00EF349F">
      <w:pPr>
        <w:pStyle w:val="Heading3"/>
      </w:pPr>
    </w:p>
    <w:p w:rsidR="008000D3" w:rsidRPr="005429CC" w:rsidRDefault="008000D3" w:rsidP="008000D3">
      <w:pPr>
        <w:spacing w:after="0" w:line="360" w:lineRule="auto"/>
        <w:jc w:val="center"/>
        <w:rPr>
          <w:rFonts w:cs="Times New Roman"/>
          <w:sz w:val="28"/>
          <w:szCs w:val="24"/>
        </w:rPr>
      </w:pPr>
      <w:r w:rsidRPr="005429CC">
        <w:rPr>
          <w:rFonts w:cs="Times New Roman"/>
          <w:noProof/>
          <w:sz w:val="28"/>
          <w:szCs w:val="24"/>
        </w:rPr>
        <w:drawing>
          <wp:inline distT="0" distB="0" distL="0" distR="0" wp14:anchorId="6D72B7AA" wp14:editId="64FCF1A9">
            <wp:extent cx="1463314" cy="1584000"/>
            <wp:effectExtent l="0" t="0" r="3810" b="0"/>
            <wp:docPr id="15" name="Picture 15" descr="Politeknik Negeri Ujung Pand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oliteknik Negeri Ujung Panda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63314" cy="1584000"/>
                    </a:xfrm>
                    <a:prstGeom prst="rect">
                      <a:avLst/>
                    </a:prstGeom>
                    <a:noFill/>
                    <a:ln>
                      <a:noFill/>
                    </a:ln>
                  </pic:spPr>
                </pic:pic>
              </a:graphicData>
            </a:graphic>
          </wp:inline>
        </w:drawing>
      </w:r>
    </w:p>
    <w:p w:rsidR="008000D3" w:rsidRDefault="008000D3" w:rsidP="008000D3">
      <w:pPr>
        <w:spacing w:after="0" w:line="360" w:lineRule="auto"/>
        <w:jc w:val="center"/>
        <w:rPr>
          <w:rFonts w:cs="Times New Roman"/>
          <w:sz w:val="28"/>
          <w:szCs w:val="24"/>
        </w:rPr>
      </w:pPr>
    </w:p>
    <w:p w:rsidR="008000D3" w:rsidRPr="005429CC" w:rsidRDefault="008000D3" w:rsidP="008000D3">
      <w:pPr>
        <w:spacing w:after="0" w:line="360" w:lineRule="auto"/>
        <w:jc w:val="center"/>
        <w:rPr>
          <w:rFonts w:cs="Times New Roman"/>
          <w:sz w:val="28"/>
          <w:szCs w:val="24"/>
        </w:rPr>
      </w:pPr>
    </w:p>
    <w:p w:rsidR="008000D3" w:rsidRPr="005429CC" w:rsidRDefault="008000D3" w:rsidP="008000D3">
      <w:pPr>
        <w:spacing w:after="0" w:line="360" w:lineRule="auto"/>
        <w:jc w:val="center"/>
        <w:rPr>
          <w:rFonts w:cs="Times New Roman"/>
          <w:sz w:val="28"/>
          <w:szCs w:val="24"/>
        </w:rPr>
      </w:pPr>
    </w:p>
    <w:p w:rsidR="008000D3" w:rsidRPr="00E90C3A" w:rsidRDefault="008000D3" w:rsidP="008000D3">
      <w:pPr>
        <w:spacing w:after="0" w:line="360" w:lineRule="auto"/>
        <w:jc w:val="center"/>
        <w:rPr>
          <w:rFonts w:cs="Times New Roman"/>
          <w:szCs w:val="24"/>
        </w:rPr>
      </w:pPr>
      <w:r w:rsidRPr="00E90C3A">
        <w:rPr>
          <w:rFonts w:cs="Times New Roman"/>
          <w:szCs w:val="24"/>
        </w:rPr>
        <w:t xml:space="preserve"> PROPOSAL SKRIPSI</w:t>
      </w:r>
      <w:r>
        <w:rPr>
          <w:rFonts w:cs="Times New Roman"/>
          <w:szCs w:val="24"/>
        </w:rPr>
        <w:t xml:space="preserve"> </w:t>
      </w:r>
    </w:p>
    <w:p w:rsidR="008000D3" w:rsidRDefault="008000D3" w:rsidP="008000D3">
      <w:pPr>
        <w:spacing w:after="0" w:line="360" w:lineRule="auto"/>
        <w:jc w:val="center"/>
        <w:rPr>
          <w:rFonts w:cs="Times New Roman"/>
          <w:szCs w:val="24"/>
        </w:rPr>
      </w:pPr>
    </w:p>
    <w:p w:rsidR="008000D3" w:rsidRDefault="008000D3" w:rsidP="008000D3">
      <w:pPr>
        <w:spacing w:after="0" w:line="360" w:lineRule="auto"/>
        <w:jc w:val="center"/>
        <w:rPr>
          <w:rFonts w:cs="Times New Roman"/>
          <w:szCs w:val="24"/>
        </w:rPr>
      </w:pPr>
    </w:p>
    <w:p w:rsidR="008000D3" w:rsidRPr="00E90C3A" w:rsidRDefault="008000D3" w:rsidP="008000D3">
      <w:pPr>
        <w:spacing w:after="0" w:line="360" w:lineRule="auto"/>
        <w:jc w:val="center"/>
        <w:rPr>
          <w:rFonts w:cs="Times New Roman"/>
          <w:szCs w:val="24"/>
        </w:rPr>
      </w:pPr>
    </w:p>
    <w:p w:rsidR="008000D3" w:rsidRPr="00E90C3A" w:rsidRDefault="008000D3" w:rsidP="008000D3">
      <w:pPr>
        <w:spacing w:after="0" w:line="240" w:lineRule="auto"/>
        <w:jc w:val="center"/>
        <w:rPr>
          <w:rFonts w:cs="Times New Roman"/>
          <w:szCs w:val="24"/>
        </w:rPr>
      </w:pPr>
      <w:r>
        <w:rPr>
          <w:rFonts w:cs="Times New Roman"/>
          <w:szCs w:val="24"/>
        </w:rPr>
        <w:t>IVANA YUNI ASTARI</w:t>
      </w:r>
    </w:p>
    <w:p w:rsidR="008000D3" w:rsidRPr="00E90C3A" w:rsidRDefault="008000D3" w:rsidP="008000D3">
      <w:pPr>
        <w:spacing w:after="0" w:line="240" w:lineRule="auto"/>
        <w:jc w:val="center"/>
        <w:rPr>
          <w:rFonts w:cs="Times New Roman"/>
          <w:szCs w:val="24"/>
          <w:lang w:val="id-ID"/>
        </w:rPr>
      </w:pPr>
      <w:r w:rsidRPr="00E90C3A">
        <w:rPr>
          <w:rFonts w:cs="Times New Roman"/>
          <w:szCs w:val="24"/>
        </w:rPr>
        <w:t>4</w:t>
      </w:r>
      <w:r w:rsidRPr="00E90C3A">
        <w:rPr>
          <w:rFonts w:cs="Times New Roman"/>
          <w:szCs w:val="24"/>
          <w:lang w:val="id-ID"/>
        </w:rPr>
        <w:t>25</w:t>
      </w:r>
      <w:r w:rsidRPr="00E90C3A">
        <w:rPr>
          <w:rFonts w:cs="Times New Roman"/>
          <w:szCs w:val="24"/>
        </w:rPr>
        <w:t xml:space="preserve"> </w:t>
      </w:r>
      <w:r>
        <w:rPr>
          <w:rFonts w:cs="Times New Roman"/>
          <w:szCs w:val="24"/>
          <w:lang w:val="id-ID"/>
        </w:rPr>
        <w:t>17</w:t>
      </w:r>
      <w:r w:rsidRPr="00E90C3A">
        <w:rPr>
          <w:rFonts w:cs="Times New Roman"/>
          <w:szCs w:val="24"/>
        </w:rPr>
        <w:t xml:space="preserve"> </w:t>
      </w:r>
      <w:r>
        <w:rPr>
          <w:rFonts w:cs="Times New Roman"/>
          <w:szCs w:val="24"/>
          <w:lang w:val="id-ID"/>
        </w:rPr>
        <w:t>044</w:t>
      </w:r>
    </w:p>
    <w:p w:rsidR="008000D3" w:rsidRPr="00E90C3A" w:rsidRDefault="008000D3" w:rsidP="008000D3">
      <w:pPr>
        <w:spacing w:after="0" w:line="360" w:lineRule="auto"/>
        <w:rPr>
          <w:rFonts w:cs="Times New Roman"/>
          <w:szCs w:val="24"/>
        </w:rPr>
      </w:pPr>
    </w:p>
    <w:p w:rsidR="008000D3" w:rsidRPr="00E90C3A" w:rsidRDefault="008000D3" w:rsidP="008000D3">
      <w:pPr>
        <w:spacing w:after="0" w:line="360" w:lineRule="auto"/>
        <w:rPr>
          <w:rFonts w:cs="Times New Roman"/>
          <w:szCs w:val="24"/>
        </w:rPr>
      </w:pPr>
    </w:p>
    <w:p w:rsidR="008000D3" w:rsidRPr="00E90C3A" w:rsidRDefault="008000D3" w:rsidP="008000D3">
      <w:pPr>
        <w:spacing w:after="0" w:line="360" w:lineRule="auto"/>
        <w:rPr>
          <w:rFonts w:cs="Times New Roman"/>
          <w:szCs w:val="24"/>
        </w:rPr>
      </w:pPr>
    </w:p>
    <w:p w:rsidR="008000D3" w:rsidRPr="00E90C3A" w:rsidRDefault="008000D3" w:rsidP="008000D3">
      <w:pPr>
        <w:spacing w:after="0" w:line="360" w:lineRule="auto"/>
        <w:jc w:val="center"/>
        <w:rPr>
          <w:rFonts w:cs="Times New Roman"/>
          <w:szCs w:val="24"/>
        </w:rPr>
      </w:pPr>
    </w:p>
    <w:p w:rsidR="008000D3" w:rsidRPr="00E90C3A" w:rsidRDefault="008000D3" w:rsidP="008000D3">
      <w:pPr>
        <w:spacing w:after="0" w:line="240" w:lineRule="auto"/>
        <w:jc w:val="center"/>
        <w:rPr>
          <w:rFonts w:cs="Times New Roman"/>
          <w:szCs w:val="24"/>
          <w:lang w:val="id-ID"/>
        </w:rPr>
      </w:pPr>
      <w:r w:rsidRPr="00E90C3A">
        <w:rPr>
          <w:rFonts w:cs="Times New Roman"/>
          <w:szCs w:val="24"/>
        </w:rPr>
        <w:t>PROGRAM STUDI</w:t>
      </w:r>
      <w:r w:rsidRPr="00E90C3A">
        <w:rPr>
          <w:rFonts w:cs="Times New Roman"/>
          <w:szCs w:val="24"/>
          <w:lang w:val="id-ID"/>
        </w:rPr>
        <w:t xml:space="preserve"> D4</w:t>
      </w:r>
      <w:r w:rsidRPr="00E90C3A">
        <w:rPr>
          <w:rFonts w:cs="Times New Roman"/>
          <w:szCs w:val="24"/>
        </w:rPr>
        <w:t xml:space="preserve"> </w:t>
      </w:r>
      <w:r w:rsidRPr="00E90C3A">
        <w:rPr>
          <w:rFonts w:cs="Times New Roman"/>
          <w:szCs w:val="24"/>
          <w:lang w:val="id-ID"/>
        </w:rPr>
        <w:t>TEKNIK KOMPUTER DAN JARINGAN</w:t>
      </w:r>
    </w:p>
    <w:p w:rsidR="008000D3" w:rsidRPr="00E90C3A" w:rsidRDefault="008000D3" w:rsidP="008000D3">
      <w:pPr>
        <w:spacing w:after="0" w:line="240" w:lineRule="auto"/>
        <w:jc w:val="center"/>
        <w:rPr>
          <w:rFonts w:cs="Times New Roman"/>
          <w:szCs w:val="24"/>
          <w:lang w:val="id-ID"/>
        </w:rPr>
      </w:pPr>
      <w:r w:rsidRPr="00E90C3A">
        <w:rPr>
          <w:rFonts w:cs="Times New Roman"/>
          <w:szCs w:val="24"/>
        </w:rPr>
        <w:t xml:space="preserve">JURUSAN TEKNIK </w:t>
      </w:r>
      <w:r w:rsidRPr="00E90C3A">
        <w:rPr>
          <w:rFonts w:cs="Times New Roman"/>
          <w:szCs w:val="24"/>
          <w:lang w:val="id-ID"/>
        </w:rPr>
        <w:t>ELEKTRO</w:t>
      </w:r>
    </w:p>
    <w:p w:rsidR="008000D3" w:rsidRPr="00E90C3A" w:rsidRDefault="008000D3" w:rsidP="008000D3">
      <w:pPr>
        <w:spacing w:after="0" w:line="240" w:lineRule="auto"/>
        <w:jc w:val="center"/>
        <w:rPr>
          <w:rFonts w:cs="Times New Roman"/>
          <w:szCs w:val="24"/>
        </w:rPr>
      </w:pPr>
      <w:r w:rsidRPr="00E90C3A">
        <w:rPr>
          <w:rFonts w:cs="Times New Roman"/>
          <w:szCs w:val="24"/>
        </w:rPr>
        <w:t>POLITEKNIK NEGERI UJUNG PANDANG</w:t>
      </w:r>
    </w:p>
    <w:p w:rsidR="008000D3" w:rsidRPr="00E90C3A" w:rsidRDefault="008000D3" w:rsidP="008000D3">
      <w:pPr>
        <w:spacing w:after="0" w:line="240" w:lineRule="auto"/>
        <w:jc w:val="center"/>
        <w:rPr>
          <w:rFonts w:cs="Times New Roman"/>
          <w:szCs w:val="24"/>
        </w:rPr>
      </w:pPr>
      <w:r w:rsidRPr="00E90C3A">
        <w:rPr>
          <w:rFonts w:cs="Times New Roman"/>
          <w:szCs w:val="24"/>
        </w:rPr>
        <w:t>MAKASSAR</w:t>
      </w:r>
    </w:p>
    <w:p w:rsidR="008000D3" w:rsidRPr="00C52729" w:rsidRDefault="008000D3" w:rsidP="00C52729">
      <w:pPr>
        <w:spacing w:after="0" w:line="240" w:lineRule="auto"/>
        <w:jc w:val="center"/>
        <w:rPr>
          <w:rFonts w:cs="Times New Roman"/>
          <w:szCs w:val="24"/>
        </w:rPr>
      </w:pPr>
      <w:r>
        <w:rPr>
          <w:rFonts w:cs="Times New Roman"/>
          <w:szCs w:val="24"/>
        </w:rPr>
        <w:t>2020</w:t>
      </w:r>
      <w:bookmarkStart w:id="1" w:name="_Toc24469522"/>
    </w:p>
    <w:p w:rsidR="008000D3" w:rsidRPr="00484C21" w:rsidRDefault="008000D3" w:rsidP="008000D3">
      <w:pPr>
        <w:pStyle w:val="Heading1"/>
        <w:spacing w:before="0" w:line="720" w:lineRule="auto"/>
        <w:rPr>
          <w:rFonts w:cs="Times New Roman"/>
          <w:b w:val="0"/>
          <w:color w:val="auto"/>
          <w:szCs w:val="24"/>
          <w:lang w:val="id-ID"/>
        </w:rPr>
      </w:pPr>
      <w:bookmarkStart w:id="2" w:name="_Toc25141830"/>
      <w:bookmarkStart w:id="3" w:name="_Toc46945855"/>
      <w:r w:rsidRPr="00484C21">
        <w:rPr>
          <w:rFonts w:cs="Times New Roman"/>
          <w:color w:val="auto"/>
          <w:szCs w:val="24"/>
          <w:lang w:val="id-ID"/>
        </w:rPr>
        <w:lastRenderedPageBreak/>
        <w:t>HALAMAN PERSETUJUAN</w:t>
      </w:r>
      <w:bookmarkEnd w:id="1"/>
      <w:bookmarkEnd w:id="2"/>
      <w:bookmarkEnd w:id="3"/>
    </w:p>
    <w:p w:rsidR="007172CF" w:rsidRPr="007172CF" w:rsidRDefault="007172CF" w:rsidP="007172CF">
      <w:pPr>
        <w:widowControl w:val="0"/>
        <w:autoSpaceDE w:val="0"/>
        <w:autoSpaceDN w:val="0"/>
        <w:spacing w:after="0"/>
        <w:ind w:right="118"/>
        <w:rPr>
          <w:rFonts w:eastAsia="Times New Roman" w:cs="Times New Roman"/>
          <w:lang w:val="id"/>
        </w:rPr>
      </w:pPr>
      <w:r w:rsidRPr="007172CF">
        <w:rPr>
          <w:rFonts w:eastAsia="Times New Roman" w:cs="Times New Roman"/>
          <w:lang w:val="id"/>
        </w:rPr>
        <w:t xml:space="preserve">Proposal skripsi ini dengan judul </w:t>
      </w:r>
      <w:r w:rsidRPr="007172CF">
        <w:rPr>
          <w:rFonts w:eastAsia="Times New Roman" w:cs="Times New Roman"/>
          <w:b/>
          <w:i/>
          <w:lang w:val="id"/>
        </w:rPr>
        <w:t xml:space="preserve">Implementasi IoT pada Pertanian Vertikal (Vertical Farming) menggunakan Sistem Irigasi Kabut </w:t>
      </w:r>
      <w:r w:rsidRPr="007172CF">
        <w:rPr>
          <w:rFonts w:eastAsia="Times New Roman" w:cs="Times New Roman"/>
          <w:lang w:val="id"/>
        </w:rPr>
        <w:t>oleh Ivana Yuni Astari NIM 425 17 044 dinyatakan layak untuk</w:t>
      </w:r>
      <w:r w:rsidR="00B53DDA">
        <w:rPr>
          <w:rFonts w:eastAsia="Times New Roman" w:cs="Times New Roman"/>
          <w:lang w:val="id"/>
        </w:rPr>
        <w:t xml:space="preserve"> diseminarkan</w:t>
      </w:r>
      <w:r w:rsidRPr="007172CF">
        <w:rPr>
          <w:rFonts w:eastAsia="Times New Roman" w:cs="Times New Roman"/>
          <w:lang w:val="id"/>
        </w:rPr>
        <w:t>.</w:t>
      </w:r>
    </w:p>
    <w:p w:rsidR="007172CF" w:rsidRDefault="007172CF" w:rsidP="007172CF">
      <w:pPr>
        <w:widowControl w:val="0"/>
        <w:autoSpaceDE w:val="0"/>
        <w:autoSpaceDN w:val="0"/>
        <w:spacing w:before="1" w:after="0" w:line="240" w:lineRule="auto"/>
        <w:jc w:val="right"/>
        <w:rPr>
          <w:rFonts w:eastAsia="Times New Roman" w:cs="Times New Roman"/>
          <w:szCs w:val="24"/>
          <w:lang w:val="id"/>
        </w:rPr>
      </w:pPr>
    </w:p>
    <w:p w:rsidR="007172CF" w:rsidRDefault="007172CF" w:rsidP="007172CF">
      <w:pPr>
        <w:widowControl w:val="0"/>
        <w:autoSpaceDE w:val="0"/>
        <w:autoSpaceDN w:val="0"/>
        <w:spacing w:before="1" w:after="0" w:line="240" w:lineRule="auto"/>
        <w:jc w:val="right"/>
        <w:rPr>
          <w:rFonts w:eastAsia="Times New Roman" w:cs="Times New Roman"/>
          <w:szCs w:val="24"/>
          <w:lang w:val="id"/>
        </w:rPr>
      </w:pPr>
    </w:p>
    <w:p w:rsidR="007172CF" w:rsidRDefault="007172CF" w:rsidP="007172CF">
      <w:pPr>
        <w:widowControl w:val="0"/>
        <w:autoSpaceDE w:val="0"/>
        <w:autoSpaceDN w:val="0"/>
        <w:spacing w:before="1" w:after="0" w:line="240" w:lineRule="auto"/>
        <w:jc w:val="right"/>
        <w:rPr>
          <w:rFonts w:eastAsia="Times New Roman" w:cs="Times New Roman"/>
          <w:szCs w:val="24"/>
          <w:lang w:val="id"/>
        </w:rPr>
      </w:pPr>
    </w:p>
    <w:p w:rsidR="007172CF" w:rsidRDefault="007172CF" w:rsidP="007172CF">
      <w:pPr>
        <w:widowControl w:val="0"/>
        <w:autoSpaceDE w:val="0"/>
        <w:autoSpaceDN w:val="0"/>
        <w:spacing w:before="1" w:after="0" w:line="240" w:lineRule="auto"/>
        <w:jc w:val="right"/>
        <w:rPr>
          <w:rFonts w:eastAsia="Times New Roman" w:cs="Times New Roman"/>
          <w:szCs w:val="24"/>
          <w:lang w:val="id"/>
        </w:rPr>
      </w:pPr>
      <w:r w:rsidRPr="007172CF">
        <w:rPr>
          <w:rFonts w:eastAsia="Times New Roman" w:cs="Times New Roman"/>
          <w:szCs w:val="24"/>
          <w:lang w:val="id"/>
        </w:rPr>
        <w:t>Makassar,</w:t>
      </w:r>
      <w:r w:rsidR="006A4A8F">
        <w:rPr>
          <w:rFonts w:eastAsia="Times New Roman" w:cs="Times New Roman"/>
          <w:szCs w:val="24"/>
          <w:lang w:val="id"/>
        </w:rPr>
        <w:tab/>
      </w:r>
      <w:r w:rsidRPr="007172CF">
        <w:rPr>
          <w:rFonts w:eastAsia="Times New Roman" w:cs="Times New Roman"/>
          <w:szCs w:val="24"/>
          <w:lang w:val="id"/>
        </w:rPr>
        <w:t xml:space="preserve"> Juni 2020</w:t>
      </w:r>
    </w:p>
    <w:p w:rsidR="003134C2" w:rsidRPr="007172CF" w:rsidRDefault="003134C2" w:rsidP="007172CF">
      <w:pPr>
        <w:widowControl w:val="0"/>
        <w:autoSpaceDE w:val="0"/>
        <w:autoSpaceDN w:val="0"/>
        <w:spacing w:before="1" w:after="0" w:line="240" w:lineRule="auto"/>
        <w:jc w:val="right"/>
        <w:rPr>
          <w:rFonts w:eastAsia="Times New Roman" w:cs="Times New Roman"/>
          <w:szCs w:val="24"/>
          <w:lang w:val="id"/>
        </w:rPr>
      </w:pPr>
    </w:p>
    <w:p w:rsidR="007172CF" w:rsidRPr="007172CF" w:rsidRDefault="007172CF" w:rsidP="007172CF">
      <w:pPr>
        <w:widowControl w:val="0"/>
        <w:tabs>
          <w:tab w:val="left" w:pos="5040"/>
        </w:tabs>
        <w:autoSpaceDE w:val="0"/>
        <w:autoSpaceDN w:val="0"/>
        <w:spacing w:before="187" w:after="0" w:line="240" w:lineRule="auto"/>
        <w:jc w:val="left"/>
        <w:rPr>
          <w:rFonts w:eastAsia="Times New Roman" w:cs="Times New Roman"/>
          <w:szCs w:val="24"/>
          <w:lang w:val="id"/>
        </w:rPr>
      </w:pPr>
      <w:r w:rsidRPr="007172CF">
        <w:rPr>
          <w:rFonts w:eastAsia="Times New Roman" w:cs="Times New Roman"/>
          <w:noProof/>
          <w:szCs w:val="24"/>
        </w:rPr>
        <w:drawing>
          <wp:anchor distT="0" distB="0" distL="0" distR="0" simplePos="0" relativeHeight="251660288" behindDoc="1" locked="0" layoutInCell="1" allowOverlap="1" wp14:anchorId="56CFD8CE" wp14:editId="7EBD2CB3">
            <wp:simplePos x="0" y="0"/>
            <wp:positionH relativeFrom="page">
              <wp:posOffset>4583174</wp:posOffset>
            </wp:positionH>
            <wp:positionV relativeFrom="paragraph">
              <wp:posOffset>282741</wp:posOffset>
            </wp:positionV>
            <wp:extent cx="1396365" cy="1264920"/>
            <wp:effectExtent l="0" t="0" r="0" b="0"/>
            <wp:wrapNone/>
            <wp:docPr id="10"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1396365" cy="1264920"/>
                    </a:xfrm>
                    <a:prstGeom prst="rect">
                      <a:avLst/>
                    </a:prstGeom>
                  </pic:spPr>
                </pic:pic>
              </a:graphicData>
            </a:graphic>
          </wp:anchor>
        </w:drawing>
      </w:r>
      <w:r>
        <w:rPr>
          <w:rFonts w:eastAsia="Times New Roman" w:cs="Times New Roman"/>
          <w:szCs w:val="24"/>
          <w:lang w:val="id"/>
        </w:rPr>
        <w:t>Mengetahui,</w:t>
      </w:r>
      <w:r>
        <w:rPr>
          <w:rFonts w:eastAsia="Times New Roman" w:cs="Times New Roman"/>
          <w:szCs w:val="24"/>
          <w:lang w:val="id"/>
        </w:rPr>
        <w:tab/>
      </w:r>
      <w:r w:rsidRPr="007172CF">
        <w:rPr>
          <w:rFonts w:eastAsia="Times New Roman" w:cs="Times New Roman"/>
          <w:szCs w:val="24"/>
          <w:lang w:val="id"/>
        </w:rPr>
        <w:t>Menyetujui,</w:t>
      </w:r>
    </w:p>
    <w:p w:rsidR="007172CF" w:rsidRPr="007172CF" w:rsidRDefault="007172CF" w:rsidP="007172CF">
      <w:pPr>
        <w:widowControl w:val="0"/>
        <w:tabs>
          <w:tab w:val="left" w:pos="5040"/>
        </w:tabs>
        <w:autoSpaceDE w:val="0"/>
        <w:autoSpaceDN w:val="0"/>
        <w:spacing w:before="136" w:after="0" w:line="240" w:lineRule="auto"/>
        <w:jc w:val="left"/>
        <w:rPr>
          <w:rFonts w:eastAsia="Times New Roman" w:cs="Times New Roman"/>
          <w:szCs w:val="24"/>
          <w:lang w:val="id"/>
        </w:rPr>
      </w:pPr>
      <w:r w:rsidRPr="007172CF">
        <w:rPr>
          <w:rFonts w:eastAsia="Times New Roman" w:cs="Times New Roman"/>
          <w:noProof/>
          <w:szCs w:val="24"/>
        </w:rPr>
        <mc:AlternateContent>
          <mc:Choice Requires="wps">
            <w:drawing>
              <wp:anchor distT="0" distB="0" distL="114300" distR="114300" simplePos="0" relativeHeight="251659264" behindDoc="0" locked="0" layoutInCell="1" allowOverlap="1" wp14:anchorId="3A68D560" wp14:editId="62CE9193">
                <wp:simplePos x="0" y="0"/>
                <wp:positionH relativeFrom="page">
                  <wp:posOffset>1696720</wp:posOffset>
                </wp:positionH>
                <wp:positionV relativeFrom="paragraph">
                  <wp:posOffset>327025</wp:posOffset>
                </wp:positionV>
                <wp:extent cx="1005840" cy="707390"/>
                <wp:effectExtent l="10795" t="13335" r="12065" b="12700"/>
                <wp:wrapNone/>
                <wp:docPr id="11" name="Freeform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005840" cy="707390"/>
                        </a:xfrm>
                        <a:custGeom>
                          <a:avLst/>
                          <a:gdLst>
                            <a:gd name="T0" fmla="+- 0 3296 2672"/>
                            <a:gd name="T1" fmla="*/ T0 w 1584"/>
                            <a:gd name="T2" fmla="+- 0 656 515"/>
                            <a:gd name="T3" fmla="*/ 656 h 1114"/>
                            <a:gd name="T4" fmla="+- 0 3276 2672"/>
                            <a:gd name="T5" fmla="*/ T4 w 1584"/>
                            <a:gd name="T6" fmla="+- 0 633 515"/>
                            <a:gd name="T7" fmla="*/ 633 h 1114"/>
                            <a:gd name="T8" fmla="+- 0 3208 2672"/>
                            <a:gd name="T9" fmla="*/ T8 w 1584"/>
                            <a:gd name="T10" fmla="+- 0 693 515"/>
                            <a:gd name="T11" fmla="*/ 693 h 1114"/>
                            <a:gd name="T12" fmla="+- 0 3061 2672"/>
                            <a:gd name="T13" fmla="*/ T12 w 1584"/>
                            <a:gd name="T14" fmla="+- 0 811 515"/>
                            <a:gd name="T15" fmla="*/ 811 h 1114"/>
                            <a:gd name="T16" fmla="+- 0 3031 2672"/>
                            <a:gd name="T17" fmla="*/ T16 w 1584"/>
                            <a:gd name="T18" fmla="+- 0 861 515"/>
                            <a:gd name="T19" fmla="*/ 861 h 1114"/>
                            <a:gd name="T20" fmla="+- 0 3090 2672"/>
                            <a:gd name="T21" fmla="*/ T20 w 1584"/>
                            <a:gd name="T22" fmla="+- 0 849 515"/>
                            <a:gd name="T23" fmla="*/ 849 h 1114"/>
                            <a:gd name="T24" fmla="+- 0 3152 2672"/>
                            <a:gd name="T25" fmla="*/ T24 w 1584"/>
                            <a:gd name="T26" fmla="+- 0 871 515"/>
                            <a:gd name="T27" fmla="*/ 871 h 1114"/>
                            <a:gd name="T28" fmla="+- 0 3094 2672"/>
                            <a:gd name="T29" fmla="*/ T28 w 1584"/>
                            <a:gd name="T30" fmla="+- 0 998 515"/>
                            <a:gd name="T31" fmla="*/ 998 h 1114"/>
                            <a:gd name="T32" fmla="+- 0 3044 2672"/>
                            <a:gd name="T33" fmla="*/ T32 w 1584"/>
                            <a:gd name="T34" fmla="+- 0 1171 515"/>
                            <a:gd name="T35" fmla="*/ 1171 h 1114"/>
                            <a:gd name="T36" fmla="+- 0 3071 2672"/>
                            <a:gd name="T37" fmla="*/ T36 w 1584"/>
                            <a:gd name="T38" fmla="+- 0 1375 515"/>
                            <a:gd name="T39" fmla="*/ 1375 h 1114"/>
                            <a:gd name="T40" fmla="+- 0 3241 2672"/>
                            <a:gd name="T41" fmla="*/ T40 w 1584"/>
                            <a:gd name="T42" fmla="+- 0 1371 515"/>
                            <a:gd name="T43" fmla="*/ 1371 h 1114"/>
                            <a:gd name="T44" fmla="+- 0 3333 2672"/>
                            <a:gd name="T45" fmla="*/ T44 w 1584"/>
                            <a:gd name="T46" fmla="+- 0 1160 515"/>
                            <a:gd name="T47" fmla="*/ 1160 h 1114"/>
                            <a:gd name="T48" fmla="+- 0 3345 2672"/>
                            <a:gd name="T49" fmla="*/ T48 w 1584"/>
                            <a:gd name="T50" fmla="+- 0 919 515"/>
                            <a:gd name="T51" fmla="*/ 919 h 1114"/>
                            <a:gd name="T52" fmla="+- 0 3286 2672"/>
                            <a:gd name="T53" fmla="*/ T52 w 1584"/>
                            <a:gd name="T54" fmla="+- 0 682 515"/>
                            <a:gd name="T55" fmla="*/ 682 h 1114"/>
                            <a:gd name="T56" fmla="+- 0 3169 2672"/>
                            <a:gd name="T57" fmla="*/ T56 w 1584"/>
                            <a:gd name="T58" fmla="+- 0 531 515"/>
                            <a:gd name="T59" fmla="*/ 531 h 1114"/>
                            <a:gd name="T60" fmla="+- 0 2992 2672"/>
                            <a:gd name="T61" fmla="*/ T60 w 1584"/>
                            <a:gd name="T62" fmla="+- 0 551 515"/>
                            <a:gd name="T63" fmla="*/ 551 h 1114"/>
                            <a:gd name="T64" fmla="+- 0 2802 2672"/>
                            <a:gd name="T65" fmla="*/ T64 w 1584"/>
                            <a:gd name="T66" fmla="+- 0 753 515"/>
                            <a:gd name="T67" fmla="*/ 753 h 1114"/>
                            <a:gd name="T68" fmla="+- 0 2712 2672"/>
                            <a:gd name="T69" fmla="*/ T68 w 1584"/>
                            <a:gd name="T70" fmla="+- 0 985 515"/>
                            <a:gd name="T71" fmla="*/ 985 h 1114"/>
                            <a:gd name="T72" fmla="+- 0 2675 2672"/>
                            <a:gd name="T73" fmla="*/ T72 w 1584"/>
                            <a:gd name="T74" fmla="+- 0 1229 515"/>
                            <a:gd name="T75" fmla="*/ 1229 h 1114"/>
                            <a:gd name="T76" fmla="+- 0 2672 2672"/>
                            <a:gd name="T77" fmla="*/ T76 w 1584"/>
                            <a:gd name="T78" fmla="+- 0 1453 515"/>
                            <a:gd name="T79" fmla="*/ 1453 h 1114"/>
                            <a:gd name="T80" fmla="+- 0 2738 2672"/>
                            <a:gd name="T81" fmla="*/ T80 w 1584"/>
                            <a:gd name="T82" fmla="+- 0 1625 515"/>
                            <a:gd name="T83" fmla="*/ 1625 h 1114"/>
                            <a:gd name="T84" fmla="+- 0 2880 2672"/>
                            <a:gd name="T85" fmla="*/ T84 w 1584"/>
                            <a:gd name="T86" fmla="+- 0 1532 515"/>
                            <a:gd name="T87" fmla="*/ 1532 h 1114"/>
                            <a:gd name="T88" fmla="+- 0 2963 2672"/>
                            <a:gd name="T89" fmla="*/ T88 w 1584"/>
                            <a:gd name="T90" fmla="+- 0 1350 515"/>
                            <a:gd name="T91" fmla="*/ 1350 h 1114"/>
                            <a:gd name="T92" fmla="+- 0 2985 2672"/>
                            <a:gd name="T93" fmla="*/ T92 w 1584"/>
                            <a:gd name="T94" fmla="+- 0 1217 515"/>
                            <a:gd name="T95" fmla="*/ 1217 h 1114"/>
                            <a:gd name="T96" fmla="+- 0 3050 2672"/>
                            <a:gd name="T97" fmla="*/ T96 w 1584"/>
                            <a:gd name="T98" fmla="+- 0 1233 515"/>
                            <a:gd name="T99" fmla="*/ 1233 h 1114"/>
                            <a:gd name="T100" fmla="+- 0 3149 2672"/>
                            <a:gd name="T101" fmla="*/ T100 w 1584"/>
                            <a:gd name="T102" fmla="+- 0 1127 515"/>
                            <a:gd name="T103" fmla="*/ 1127 h 1114"/>
                            <a:gd name="T104" fmla="+- 0 3158 2672"/>
                            <a:gd name="T105" fmla="*/ T104 w 1584"/>
                            <a:gd name="T106" fmla="+- 0 1144 515"/>
                            <a:gd name="T107" fmla="*/ 1144 h 1114"/>
                            <a:gd name="T108" fmla="+- 0 3165 2672"/>
                            <a:gd name="T109" fmla="*/ T108 w 1584"/>
                            <a:gd name="T110" fmla="+- 0 1174 515"/>
                            <a:gd name="T111" fmla="*/ 1174 h 1114"/>
                            <a:gd name="T112" fmla="+- 0 3197 2672"/>
                            <a:gd name="T113" fmla="*/ T112 w 1584"/>
                            <a:gd name="T114" fmla="+- 0 1038 515"/>
                            <a:gd name="T115" fmla="*/ 1038 h 1114"/>
                            <a:gd name="T116" fmla="+- 0 3207 2672"/>
                            <a:gd name="T117" fmla="*/ T116 w 1584"/>
                            <a:gd name="T118" fmla="+- 0 1084 515"/>
                            <a:gd name="T119" fmla="*/ 1084 h 1114"/>
                            <a:gd name="T120" fmla="+- 0 3224 2672"/>
                            <a:gd name="T121" fmla="*/ T120 w 1584"/>
                            <a:gd name="T122" fmla="+- 0 1061 515"/>
                            <a:gd name="T123" fmla="*/ 1061 h 1114"/>
                            <a:gd name="T124" fmla="+- 0 3219 2672"/>
                            <a:gd name="T125" fmla="*/ T124 w 1584"/>
                            <a:gd name="T126" fmla="+- 0 1072 515"/>
                            <a:gd name="T127" fmla="*/ 1072 h 1114"/>
                            <a:gd name="T128" fmla="+- 0 3241 2672"/>
                            <a:gd name="T129" fmla="*/ T128 w 1584"/>
                            <a:gd name="T130" fmla="+- 0 1228 515"/>
                            <a:gd name="T131" fmla="*/ 1228 h 1114"/>
                            <a:gd name="T132" fmla="+- 0 3434 2672"/>
                            <a:gd name="T133" fmla="*/ T132 w 1584"/>
                            <a:gd name="T134" fmla="+- 0 1342 515"/>
                            <a:gd name="T135" fmla="*/ 1342 h 1114"/>
                            <a:gd name="T136" fmla="+- 0 3503 2672"/>
                            <a:gd name="T137" fmla="*/ T136 w 1584"/>
                            <a:gd name="T138" fmla="+- 0 1332 515"/>
                            <a:gd name="T139" fmla="*/ 1332 h 1114"/>
                            <a:gd name="T140" fmla="+- 0 3495 2672"/>
                            <a:gd name="T141" fmla="*/ T140 w 1584"/>
                            <a:gd name="T142" fmla="+- 0 1303 515"/>
                            <a:gd name="T143" fmla="*/ 1303 h 1114"/>
                            <a:gd name="T144" fmla="+- 0 3386 2672"/>
                            <a:gd name="T145" fmla="*/ T144 w 1584"/>
                            <a:gd name="T146" fmla="+- 0 1317 515"/>
                            <a:gd name="T147" fmla="*/ 1317 h 1114"/>
                            <a:gd name="T148" fmla="+- 0 3161 2672"/>
                            <a:gd name="T149" fmla="*/ T148 w 1584"/>
                            <a:gd name="T150" fmla="+- 0 1354 515"/>
                            <a:gd name="T151" fmla="*/ 1354 h 1114"/>
                            <a:gd name="T152" fmla="+- 0 2940 2672"/>
                            <a:gd name="T153" fmla="*/ T152 w 1584"/>
                            <a:gd name="T154" fmla="+- 0 1417 515"/>
                            <a:gd name="T155" fmla="*/ 1417 h 1114"/>
                            <a:gd name="T156" fmla="+- 0 2874 2672"/>
                            <a:gd name="T157" fmla="*/ T156 w 1584"/>
                            <a:gd name="T158" fmla="+- 0 1439 515"/>
                            <a:gd name="T159" fmla="*/ 1439 h 1114"/>
                            <a:gd name="T160" fmla="+- 0 2798 2672"/>
                            <a:gd name="T161" fmla="*/ T160 w 1584"/>
                            <a:gd name="T162" fmla="+- 0 1470 515"/>
                            <a:gd name="T163" fmla="*/ 1470 h 1114"/>
                            <a:gd name="T164" fmla="+- 0 2762 2672"/>
                            <a:gd name="T165" fmla="*/ T164 w 1584"/>
                            <a:gd name="T166" fmla="+- 0 1495 515"/>
                            <a:gd name="T167" fmla="*/ 1495 h 1114"/>
                            <a:gd name="T168" fmla="+- 0 2988 2672"/>
                            <a:gd name="T169" fmla="*/ T168 w 1584"/>
                            <a:gd name="T170" fmla="+- 0 1406 515"/>
                            <a:gd name="T171" fmla="*/ 1406 h 1114"/>
                            <a:gd name="T172" fmla="+- 0 3191 2672"/>
                            <a:gd name="T173" fmla="*/ T172 w 1584"/>
                            <a:gd name="T174" fmla="+- 0 1305 515"/>
                            <a:gd name="T175" fmla="*/ 1305 h 1114"/>
                            <a:gd name="T176" fmla="+- 0 3397 2672"/>
                            <a:gd name="T177" fmla="*/ T176 w 1584"/>
                            <a:gd name="T178" fmla="+- 0 1199 515"/>
                            <a:gd name="T179" fmla="*/ 1199 h 1114"/>
                            <a:gd name="T180" fmla="+- 0 3602 2672"/>
                            <a:gd name="T181" fmla="*/ T180 w 1584"/>
                            <a:gd name="T182" fmla="+- 0 1091 515"/>
                            <a:gd name="T183" fmla="*/ 1091 h 1114"/>
                            <a:gd name="T184" fmla="+- 0 3807 2672"/>
                            <a:gd name="T185" fmla="*/ T184 w 1584"/>
                            <a:gd name="T186" fmla="+- 0 984 515"/>
                            <a:gd name="T187" fmla="*/ 984 h 1114"/>
                            <a:gd name="T188" fmla="+- 0 4024 2672"/>
                            <a:gd name="T189" fmla="*/ T188 w 1584"/>
                            <a:gd name="T190" fmla="+- 0 872 515"/>
                            <a:gd name="T191" fmla="*/ 872 h 1114"/>
                            <a:gd name="T192" fmla="+- 0 4198 2672"/>
                            <a:gd name="T193" fmla="*/ T192 w 1584"/>
                            <a:gd name="T194" fmla="+- 0 798 515"/>
                            <a:gd name="T195" fmla="*/ 798 h 1114"/>
                            <a:gd name="T196" fmla="+- 0 4255 2672"/>
                            <a:gd name="T197" fmla="*/ T196 w 1584"/>
                            <a:gd name="T198" fmla="+- 0 760 515"/>
                            <a:gd name="T199" fmla="*/ 760 h 111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1584" h="1114">
                              <a:moveTo>
                                <a:pt x="614" y="156"/>
                              </a:moveTo>
                              <a:lnTo>
                                <a:pt x="617" y="149"/>
                              </a:lnTo>
                              <a:lnTo>
                                <a:pt x="624" y="141"/>
                              </a:lnTo>
                              <a:lnTo>
                                <a:pt x="628" y="132"/>
                              </a:lnTo>
                              <a:lnTo>
                                <a:pt x="625" y="123"/>
                              </a:lnTo>
                              <a:lnTo>
                                <a:pt x="604" y="118"/>
                              </a:lnTo>
                              <a:lnTo>
                                <a:pt x="581" y="133"/>
                              </a:lnTo>
                              <a:lnTo>
                                <a:pt x="558" y="157"/>
                              </a:lnTo>
                              <a:lnTo>
                                <a:pt x="536" y="178"/>
                              </a:lnTo>
                              <a:lnTo>
                                <a:pt x="488" y="217"/>
                              </a:lnTo>
                              <a:lnTo>
                                <a:pt x="437" y="256"/>
                              </a:lnTo>
                              <a:lnTo>
                                <a:pt x="389" y="296"/>
                              </a:lnTo>
                              <a:lnTo>
                                <a:pt x="346" y="334"/>
                              </a:lnTo>
                              <a:lnTo>
                                <a:pt x="347" y="341"/>
                              </a:lnTo>
                              <a:lnTo>
                                <a:pt x="359" y="346"/>
                              </a:lnTo>
                              <a:lnTo>
                                <a:pt x="376" y="347"/>
                              </a:lnTo>
                              <a:lnTo>
                                <a:pt x="391" y="345"/>
                              </a:lnTo>
                              <a:lnTo>
                                <a:pt x="418" y="334"/>
                              </a:lnTo>
                              <a:lnTo>
                                <a:pt x="451" y="323"/>
                              </a:lnTo>
                              <a:lnTo>
                                <a:pt x="475" y="326"/>
                              </a:lnTo>
                              <a:lnTo>
                                <a:pt x="480" y="356"/>
                              </a:lnTo>
                              <a:lnTo>
                                <a:pt x="466" y="398"/>
                              </a:lnTo>
                              <a:lnTo>
                                <a:pt x="446" y="441"/>
                              </a:lnTo>
                              <a:lnTo>
                                <a:pt x="422" y="483"/>
                              </a:lnTo>
                              <a:lnTo>
                                <a:pt x="402" y="523"/>
                              </a:lnTo>
                              <a:lnTo>
                                <a:pt x="381" y="590"/>
                              </a:lnTo>
                              <a:lnTo>
                                <a:pt x="372" y="656"/>
                              </a:lnTo>
                              <a:lnTo>
                                <a:pt x="372" y="722"/>
                              </a:lnTo>
                              <a:lnTo>
                                <a:pt x="380" y="791"/>
                              </a:lnTo>
                              <a:lnTo>
                                <a:pt x="399" y="860"/>
                              </a:lnTo>
                              <a:lnTo>
                                <a:pt x="447" y="913"/>
                              </a:lnTo>
                              <a:lnTo>
                                <a:pt x="515" y="905"/>
                              </a:lnTo>
                              <a:lnTo>
                                <a:pt x="569" y="856"/>
                              </a:lnTo>
                              <a:lnTo>
                                <a:pt x="608" y="788"/>
                              </a:lnTo>
                              <a:lnTo>
                                <a:pt x="636" y="724"/>
                              </a:lnTo>
                              <a:lnTo>
                                <a:pt x="661" y="645"/>
                              </a:lnTo>
                              <a:lnTo>
                                <a:pt x="675" y="565"/>
                              </a:lnTo>
                              <a:lnTo>
                                <a:pt x="679" y="485"/>
                              </a:lnTo>
                              <a:lnTo>
                                <a:pt x="673" y="404"/>
                              </a:lnTo>
                              <a:lnTo>
                                <a:pt x="660" y="325"/>
                              </a:lnTo>
                              <a:lnTo>
                                <a:pt x="640" y="245"/>
                              </a:lnTo>
                              <a:lnTo>
                                <a:pt x="614" y="167"/>
                              </a:lnTo>
                              <a:lnTo>
                                <a:pt x="587" y="111"/>
                              </a:lnTo>
                              <a:lnTo>
                                <a:pt x="548" y="57"/>
                              </a:lnTo>
                              <a:lnTo>
                                <a:pt x="497" y="16"/>
                              </a:lnTo>
                              <a:lnTo>
                                <a:pt x="436" y="0"/>
                              </a:lnTo>
                              <a:lnTo>
                                <a:pt x="377" y="10"/>
                              </a:lnTo>
                              <a:lnTo>
                                <a:pt x="320" y="36"/>
                              </a:lnTo>
                              <a:lnTo>
                                <a:pt x="268" y="72"/>
                              </a:lnTo>
                              <a:lnTo>
                                <a:pt x="173" y="170"/>
                              </a:lnTo>
                              <a:lnTo>
                                <a:pt x="130" y="238"/>
                              </a:lnTo>
                              <a:lnTo>
                                <a:pt x="93" y="311"/>
                              </a:lnTo>
                              <a:lnTo>
                                <a:pt x="64" y="389"/>
                              </a:lnTo>
                              <a:lnTo>
                                <a:pt x="40" y="470"/>
                              </a:lnTo>
                              <a:lnTo>
                                <a:pt x="23" y="552"/>
                              </a:lnTo>
                              <a:lnTo>
                                <a:pt x="10" y="634"/>
                              </a:lnTo>
                              <a:lnTo>
                                <a:pt x="3" y="714"/>
                              </a:lnTo>
                              <a:lnTo>
                                <a:pt x="1" y="791"/>
                              </a:lnTo>
                              <a:lnTo>
                                <a:pt x="0" y="862"/>
                              </a:lnTo>
                              <a:lnTo>
                                <a:pt x="0" y="938"/>
                              </a:lnTo>
                              <a:lnTo>
                                <a:pt x="9" y="1014"/>
                              </a:lnTo>
                              <a:lnTo>
                                <a:pt x="35" y="1080"/>
                              </a:lnTo>
                              <a:lnTo>
                                <a:pt x="66" y="1110"/>
                              </a:lnTo>
                              <a:lnTo>
                                <a:pt x="102" y="1113"/>
                              </a:lnTo>
                              <a:lnTo>
                                <a:pt x="138" y="1097"/>
                              </a:lnTo>
                              <a:lnTo>
                                <a:pt x="208" y="1017"/>
                              </a:lnTo>
                              <a:lnTo>
                                <a:pt x="244" y="960"/>
                              </a:lnTo>
                              <a:lnTo>
                                <a:pt x="273" y="899"/>
                              </a:lnTo>
                              <a:lnTo>
                                <a:pt x="291" y="835"/>
                              </a:lnTo>
                              <a:lnTo>
                                <a:pt x="296" y="765"/>
                              </a:lnTo>
                              <a:lnTo>
                                <a:pt x="302" y="727"/>
                              </a:lnTo>
                              <a:lnTo>
                                <a:pt x="313" y="702"/>
                              </a:lnTo>
                              <a:lnTo>
                                <a:pt x="326" y="703"/>
                              </a:lnTo>
                              <a:lnTo>
                                <a:pt x="350" y="711"/>
                              </a:lnTo>
                              <a:lnTo>
                                <a:pt x="378" y="718"/>
                              </a:lnTo>
                              <a:lnTo>
                                <a:pt x="433" y="693"/>
                              </a:lnTo>
                              <a:lnTo>
                                <a:pt x="469" y="635"/>
                              </a:lnTo>
                              <a:lnTo>
                                <a:pt x="477" y="612"/>
                              </a:lnTo>
                              <a:lnTo>
                                <a:pt x="480" y="601"/>
                              </a:lnTo>
                              <a:lnTo>
                                <a:pt x="482" y="610"/>
                              </a:lnTo>
                              <a:lnTo>
                                <a:pt x="486" y="629"/>
                              </a:lnTo>
                              <a:lnTo>
                                <a:pt x="489" y="648"/>
                              </a:lnTo>
                              <a:lnTo>
                                <a:pt x="491" y="657"/>
                              </a:lnTo>
                              <a:lnTo>
                                <a:pt x="493" y="659"/>
                              </a:lnTo>
                              <a:lnTo>
                                <a:pt x="522" y="658"/>
                              </a:lnTo>
                              <a:lnTo>
                                <a:pt x="545" y="579"/>
                              </a:lnTo>
                              <a:lnTo>
                                <a:pt x="525" y="523"/>
                              </a:lnTo>
                              <a:lnTo>
                                <a:pt x="522" y="536"/>
                              </a:lnTo>
                              <a:lnTo>
                                <a:pt x="526" y="555"/>
                              </a:lnTo>
                              <a:lnTo>
                                <a:pt x="535" y="569"/>
                              </a:lnTo>
                              <a:lnTo>
                                <a:pt x="547" y="568"/>
                              </a:lnTo>
                              <a:lnTo>
                                <a:pt x="549" y="561"/>
                              </a:lnTo>
                              <a:lnTo>
                                <a:pt x="552" y="546"/>
                              </a:lnTo>
                              <a:lnTo>
                                <a:pt x="556" y="530"/>
                              </a:lnTo>
                              <a:lnTo>
                                <a:pt x="558" y="523"/>
                              </a:lnTo>
                              <a:lnTo>
                                <a:pt x="547" y="557"/>
                              </a:lnTo>
                              <a:lnTo>
                                <a:pt x="545" y="592"/>
                              </a:lnTo>
                              <a:lnTo>
                                <a:pt x="549" y="636"/>
                              </a:lnTo>
                              <a:lnTo>
                                <a:pt x="569" y="713"/>
                              </a:lnTo>
                              <a:lnTo>
                                <a:pt x="618" y="776"/>
                              </a:lnTo>
                              <a:lnTo>
                                <a:pt x="673" y="808"/>
                              </a:lnTo>
                              <a:lnTo>
                                <a:pt x="762" y="827"/>
                              </a:lnTo>
                              <a:lnTo>
                                <a:pt x="803" y="824"/>
                              </a:lnTo>
                              <a:lnTo>
                                <a:pt x="815" y="822"/>
                              </a:lnTo>
                              <a:lnTo>
                                <a:pt x="831" y="817"/>
                              </a:lnTo>
                              <a:lnTo>
                                <a:pt x="845" y="810"/>
                              </a:lnTo>
                              <a:lnTo>
                                <a:pt x="848" y="802"/>
                              </a:lnTo>
                              <a:lnTo>
                                <a:pt x="823" y="788"/>
                              </a:lnTo>
                              <a:lnTo>
                                <a:pt x="783" y="789"/>
                              </a:lnTo>
                              <a:lnTo>
                                <a:pt x="742" y="797"/>
                              </a:lnTo>
                              <a:lnTo>
                                <a:pt x="714" y="802"/>
                              </a:lnTo>
                              <a:lnTo>
                                <a:pt x="639" y="811"/>
                              </a:lnTo>
                              <a:lnTo>
                                <a:pt x="564" y="823"/>
                              </a:lnTo>
                              <a:lnTo>
                                <a:pt x="489" y="839"/>
                              </a:lnTo>
                              <a:lnTo>
                                <a:pt x="415" y="858"/>
                              </a:lnTo>
                              <a:lnTo>
                                <a:pt x="341" y="879"/>
                              </a:lnTo>
                              <a:lnTo>
                                <a:pt x="268" y="902"/>
                              </a:lnTo>
                              <a:lnTo>
                                <a:pt x="214" y="920"/>
                              </a:lnTo>
                              <a:lnTo>
                                <a:pt x="200" y="925"/>
                              </a:lnTo>
                              <a:lnTo>
                                <a:pt x="202" y="924"/>
                              </a:lnTo>
                              <a:lnTo>
                                <a:pt x="193" y="929"/>
                              </a:lnTo>
                              <a:lnTo>
                                <a:pt x="146" y="947"/>
                              </a:lnTo>
                              <a:lnTo>
                                <a:pt x="126" y="955"/>
                              </a:lnTo>
                              <a:lnTo>
                                <a:pt x="102" y="966"/>
                              </a:lnTo>
                              <a:lnTo>
                                <a:pt x="87" y="976"/>
                              </a:lnTo>
                              <a:lnTo>
                                <a:pt x="90" y="980"/>
                              </a:lnTo>
                              <a:lnTo>
                                <a:pt x="162" y="966"/>
                              </a:lnTo>
                              <a:lnTo>
                                <a:pt x="240" y="932"/>
                              </a:lnTo>
                              <a:lnTo>
                                <a:pt x="316" y="891"/>
                              </a:lnTo>
                              <a:lnTo>
                                <a:pt x="380" y="858"/>
                              </a:lnTo>
                              <a:lnTo>
                                <a:pt x="449" y="824"/>
                              </a:lnTo>
                              <a:lnTo>
                                <a:pt x="519" y="790"/>
                              </a:lnTo>
                              <a:lnTo>
                                <a:pt x="587" y="755"/>
                              </a:lnTo>
                              <a:lnTo>
                                <a:pt x="656" y="719"/>
                              </a:lnTo>
                              <a:lnTo>
                                <a:pt x="725" y="684"/>
                              </a:lnTo>
                              <a:lnTo>
                                <a:pt x="793" y="648"/>
                              </a:lnTo>
                              <a:lnTo>
                                <a:pt x="861" y="612"/>
                              </a:lnTo>
                              <a:lnTo>
                                <a:pt x="930" y="576"/>
                              </a:lnTo>
                              <a:lnTo>
                                <a:pt x="998" y="540"/>
                              </a:lnTo>
                              <a:lnTo>
                                <a:pt x="1066" y="504"/>
                              </a:lnTo>
                              <a:lnTo>
                                <a:pt x="1135" y="469"/>
                              </a:lnTo>
                              <a:lnTo>
                                <a:pt x="1204" y="434"/>
                              </a:lnTo>
                              <a:lnTo>
                                <a:pt x="1278" y="396"/>
                              </a:lnTo>
                              <a:lnTo>
                                <a:pt x="1352" y="357"/>
                              </a:lnTo>
                              <a:lnTo>
                                <a:pt x="1428" y="320"/>
                              </a:lnTo>
                              <a:lnTo>
                                <a:pt x="1505" y="290"/>
                              </a:lnTo>
                              <a:lnTo>
                                <a:pt x="1526" y="283"/>
                              </a:lnTo>
                              <a:lnTo>
                                <a:pt x="1552" y="274"/>
                              </a:lnTo>
                              <a:lnTo>
                                <a:pt x="1574" y="262"/>
                              </a:lnTo>
                              <a:lnTo>
                                <a:pt x="1583" y="245"/>
                              </a:lnTo>
                            </a:path>
                          </a:pathLst>
                        </a:custGeom>
                        <a:noFill/>
                        <a:ln w="12700">
                          <a:solidFill>
                            <a:srgbClr val="0000F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w14:anchorId="34B43BBF" id="Freeform 11" o:spid="_x0000_s1026" style="position:absolute;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points="164.3pt,33.55pt,164.45pt,33.2pt,164.8pt,32.8pt,165pt,32.35pt,164.85pt,31.9pt,163.8pt,31.65pt,162.65pt,32.4pt,161.5pt,33.6pt,160.4pt,34.65pt,158pt,36.6pt,155.45pt,38.55pt,153.05pt,40.55pt,150.9pt,42.45pt,150.95pt,42.8pt,151.55pt,43.05pt,152.4pt,43.1pt,153.15pt,43pt,154.5pt,42.45pt,156.15pt,41.9pt,157.35pt,42.05pt,157.6pt,43.55pt,156.9pt,45.65pt,155.9pt,47.8pt,154.7pt,49.9pt,153.7pt,51.9pt,152.65pt,55.25pt,152.2pt,58.55pt,152.2pt,61.85pt,152.6pt,65.3pt,153.55pt,68.75pt,155.95pt,71.4pt,159.35pt,71pt,162.05pt,68.55pt,164pt,65.15pt,165.4pt,61.95pt,166.65pt,58pt,167.35pt,54pt,167.55pt,50pt,167.25pt,45.95pt,166.6pt,42pt,165.6pt,38pt,164.3pt,34.1pt,162.95pt,31.3pt,161pt,28.6pt,158.45pt,26.55pt,155.4pt,25.75pt,152.45pt,26.25pt,149.6pt,27.55pt,147pt,29.35pt,142.25pt,34.25pt,140.1pt,37.65pt,138.25pt,41.3pt,136.8pt,45.2pt,135.6pt,49.25pt,134.75pt,53.35pt,134.1pt,57.45pt,133.75pt,61.45pt,133.65pt,65.3pt,133.6pt,68.85pt,133.6pt,72.65pt,134.05pt,76.45pt,135.35pt,79.75pt,136.9pt,81.25pt,138.7pt,81.4pt,140.5pt,80.6pt,2in,76.6pt,145.8pt,73.75pt,147.25pt,70.7pt,148.15pt,67.5pt,148.4pt,64pt,148.7pt,62.1pt,149.25pt,60.85pt,149.9pt,60.9pt,151.1pt,61.3pt,152.5pt,61.65pt,155.25pt,60.4pt,157.05pt,57.5pt,157.45pt,56.35pt,157.6pt,55.8pt,157.7pt,56.25pt,157.9pt,57.2pt,158.05pt,58.15pt,158.15pt,58.6pt,158.25pt,58.7pt,159.7pt,58.65pt,160.85pt,54.7pt,159.85pt,51.9pt,159.7pt,52.55pt,159.9pt,53.5pt,160.35pt,54.2pt,160.95pt,54.15pt,161.05pt,53.8pt,161.2pt,53.05pt,161.4pt,52.25pt,161.5pt,51.9pt,160.95pt,53.6pt,160.85pt,55.35pt,161.05pt,57.55pt,162.05pt,61.4pt,164.5pt,64.55pt,167.25pt,66.15pt,171.7pt,67.1pt,173.75pt,66.95pt,174.35pt,66.85pt,175.15pt,66.6pt,175.85pt,66.25pt,176pt,65.85pt,174.75pt,65.15pt,172.75pt,65.2pt,170.7pt,65.6pt,169.3pt,65.85pt,165.55pt,66.3pt,161.8pt,66.9pt,158.05pt,67.7pt,154.35pt,68.65pt,150.65pt,69.7pt,147pt,70.85pt,144.3pt,71.75pt,143.6pt,1in,143.7pt,71.95pt,143.25pt,72.2pt,140.9pt,73.1pt,139.9pt,73.5pt,138.7pt,74.05pt,137.95pt,74.55pt,138.1pt,74.75pt,141.7pt,74.05pt,145.6pt,72.35pt,149.4pt,70.3pt,152.6pt,68.65pt,156.05pt,66.95pt,159.55pt,65.25pt,162.95pt,63.5pt,166.4pt,61.7pt,169.85pt,59.95pt,173.25pt,58.15pt,176.65pt,56.35pt,180.1pt,54.55pt,183.5pt,52.75pt,186.9pt,50.95pt,190.35pt,49.2pt,193.8pt,47.45pt,197.5pt,45.55pt,201.2pt,43.6pt,205pt,41.75pt,208.85pt,40.25pt,209.9pt,39.9pt,211.2pt,39.45pt,212.3pt,38.85pt,212.75pt,38pt" coordsize="1584,11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" filled="f" strokecolor="blue" strokeweight="1pt">
                <v:path arrowok="t" o:connecttype="custom" o:connectlocs="396240,416560;383540,401955;340360,440055;247015,514985;227965,546735;265430,539115;304800,553085;267970,633730;236220,743585;253365,873125;361315,870585;419735,736600;427355,583565;389890,433070;315595,337185;203200,349885;82550,478155;25400,625475;1905,780415;0,922655;41910,1031875;132080,972820;184785,857250;198755,772795;240030,782955;302895,715645;308610,726440;313055,745490;333375,659130;339725,688340;350520,673735;347345,680720;361315,779780;483870,852170;527685,845820;522605,827405;453390,836295;310515,859790;170180,899795;128270,913765;80010,933450;57150,949325;200660,892810;329565,828675;460375,761365;590550,692785;720725,624840;858520,553720;969010,506730;1005205,482600" o:connectangles="0,0,0,0,0,0,0,0,0,0,0,0,0,0,0,0,0,0,0,0,0,0,0,0,0,0,0,0,0,0,0,0,0,0,0,0,0,0,0,0,0,0,0,0,0,0,0,0,0,0"/>
                <w10:wrap anchorx="page"/>
              </v:polyline>
            </w:pict>
          </mc:Fallback>
        </mc:AlternateContent>
      </w:r>
      <w:r w:rsidRPr="007172CF">
        <w:rPr>
          <w:rFonts w:eastAsia="Times New Roman" w:cs="Times New Roman"/>
          <w:szCs w:val="24"/>
          <w:lang w:val="id"/>
        </w:rPr>
        <w:t>Koordinator</w:t>
      </w:r>
      <w:r w:rsidRPr="007172CF">
        <w:rPr>
          <w:rFonts w:eastAsia="Times New Roman" w:cs="Times New Roman"/>
          <w:spacing w:val="-2"/>
          <w:szCs w:val="24"/>
          <w:lang w:val="id"/>
        </w:rPr>
        <w:t xml:space="preserve"> </w:t>
      </w:r>
      <w:r w:rsidRPr="007172CF">
        <w:rPr>
          <w:rFonts w:eastAsia="Times New Roman" w:cs="Times New Roman"/>
          <w:szCs w:val="24"/>
          <w:lang w:val="id"/>
        </w:rPr>
        <w:t>Program</w:t>
      </w:r>
      <w:r w:rsidRPr="007172CF">
        <w:rPr>
          <w:rFonts w:eastAsia="Times New Roman" w:cs="Times New Roman"/>
          <w:spacing w:val="-1"/>
          <w:szCs w:val="24"/>
          <w:lang w:val="id"/>
        </w:rPr>
        <w:t xml:space="preserve"> </w:t>
      </w:r>
      <w:r w:rsidRPr="007172CF">
        <w:rPr>
          <w:rFonts w:eastAsia="Times New Roman" w:cs="Times New Roman"/>
          <w:szCs w:val="24"/>
          <w:lang w:val="id"/>
        </w:rPr>
        <w:t>Studi,</w:t>
      </w:r>
      <w:r w:rsidRPr="007172CF">
        <w:rPr>
          <w:rFonts w:eastAsia="Times New Roman" w:cs="Times New Roman"/>
          <w:szCs w:val="24"/>
          <w:lang w:val="id"/>
        </w:rPr>
        <w:tab/>
        <w:t>Dosen</w:t>
      </w:r>
      <w:r w:rsidRPr="007172CF">
        <w:rPr>
          <w:rFonts w:eastAsia="Times New Roman" w:cs="Times New Roman"/>
          <w:spacing w:val="-1"/>
          <w:szCs w:val="24"/>
          <w:lang w:val="id"/>
        </w:rPr>
        <w:t xml:space="preserve"> </w:t>
      </w:r>
      <w:r w:rsidRPr="007172CF">
        <w:rPr>
          <w:rFonts w:eastAsia="Times New Roman" w:cs="Times New Roman"/>
          <w:szCs w:val="24"/>
          <w:lang w:val="id"/>
        </w:rPr>
        <w:t>Pengarah,</w:t>
      </w:r>
    </w:p>
    <w:p w:rsidR="007172CF" w:rsidRPr="007172CF" w:rsidRDefault="007172CF" w:rsidP="007172CF">
      <w:pPr>
        <w:widowControl w:val="0"/>
        <w:autoSpaceDE w:val="0"/>
        <w:autoSpaceDN w:val="0"/>
        <w:spacing w:after="0" w:line="240" w:lineRule="auto"/>
        <w:jc w:val="left"/>
        <w:rPr>
          <w:rFonts w:eastAsia="Times New Roman" w:cs="Times New Roman"/>
          <w:sz w:val="26"/>
          <w:szCs w:val="24"/>
          <w:lang w:val="id"/>
        </w:rPr>
      </w:pPr>
    </w:p>
    <w:p w:rsidR="007172CF" w:rsidRPr="007172CF" w:rsidRDefault="007172CF" w:rsidP="007172CF">
      <w:pPr>
        <w:widowControl w:val="0"/>
        <w:autoSpaceDE w:val="0"/>
        <w:autoSpaceDN w:val="0"/>
        <w:spacing w:after="0" w:line="240" w:lineRule="auto"/>
        <w:jc w:val="left"/>
        <w:rPr>
          <w:rFonts w:eastAsia="Times New Roman" w:cs="Times New Roman"/>
          <w:sz w:val="26"/>
          <w:szCs w:val="24"/>
          <w:lang w:val="id"/>
        </w:rPr>
      </w:pPr>
    </w:p>
    <w:p w:rsidR="007172CF" w:rsidRPr="007172CF" w:rsidRDefault="007172CF" w:rsidP="007172CF">
      <w:pPr>
        <w:widowControl w:val="0"/>
        <w:autoSpaceDE w:val="0"/>
        <w:autoSpaceDN w:val="0"/>
        <w:spacing w:after="0" w:line="240" w:lineRule="auto"/>
        <w:jc w:val="left"/>
        <w:rPr>
          <w:rFonts w:eastAsia="Times New Roman" w:cs="Times New Roman"/>
          <w:sz w:val="26"/>
          <w:szCs w:val="24"/>
          <w:lang w:val="id"/>
        </w:rPr>
      </w:pPr>
    </w:p>
    <w:p w:rsidR="007172CF" w:rsidRPr="007172CF" w:rsidRDefault="007172CF" w:rsidP="007172CF">
      <w:pPr>
        <w:widowControl w:val="0"/>
        <w:autoSpaceDE w:val="0"/>
        <w:autoSpaceDN w:val="0"/>
        <w:spacing w:before="11" w:after="0" w:line="240" w:lineRule="auto"/>
        <w:jc w:val="left"/>
        <w:rPr>
          <w:rFonts w:eastAsia="Times New Roman" w:cs="Times New Roman"/>
          <w:sz w:val="29"/>
          <w:szCs w:val="24"/>
          <w:lang w:val="id"/>
        </w:rPr>
      </w:pPr>
    </w:p>
    <w:p w:rsidR="007172CF" w:rsidRPr="007172CF" w:rsidRDefault="007172CF" w:rsidP="007172CF">
      <w:pPr>
        <w:widowControl w:val="0"/>
        <w:tabs>
          <w:tab w:val="left" w:pos="5040"/>
        </w:tabs>
        <w:autoSpaceDE w:val="0"/>
        <w:autoSpaceDN w:val="0"/>
        <w:spacing w:after="0" w:line="240" w:lineRule="auto"/>
        <w:jc w:val="left"/>
        <w:rPr>
          <w:rFonts w:eastAsia="Times New Roman" w:cs="Times New Roman"/>
          <w:szCs w:val="24"/>
          <w:lang w:val="id"/>
        </w:rPr>
      </w:pPr>
      <w:r w:rsidRPr="007172CF">
        <w:rPr>
          <w:rFonts w:eastAsia="Times New Roman" w:cs="Times New Roman"/>
          <w:szCs w:val="24"/>
          <w:u w:val="single"/>
          <w:lang w:val="id"/>
        </w:rPr>
        <w:t>Eddy Tungadi,</w:t>
      </w:r>
      <w:r w:rsidRPr="007172CF">
        <w:rPr>
          <w:rFonts w:eastAsia="Times New Roman" w:cs="Times New Roman"/>
          <w:spacing w:val="-5"/>
          <w:szCs w:val="24"/>
          <w:u w:val="single"/>
          <w:lang w:val="id"/>
        </w:rPr>
        <w:t xml:space="preserve"> </w:t>
      </w:r>
      <w:r w:rsidRPr="007172CF">
        <w:rPr>
          <w:rFonts w:eastAsia="Times New Roman" w:cs="Times New Roman"/>
          <w:szCs w:val="24"/>
          <w:u w:val="single"/>
          <w:lang w:val="id"/>
        </w:rPr>
        <w:t>S.T.,</w:t>
      </w:r>
      <w:r w:rsidRPr="007172CF">
        <w:rPr>
          <w:rFonts w:eastAsia="Times New Roman" w:cs="Times New Roman"/>
          <w:spacing w:val="1"/>
          <w:szCs w:val="24"/>
          <w:u w:val="single"/>
          <w:lang w:val="id"/>
        </w:rPr>
        <w:t xml:space="preserve"> </w:t>
      </w:r>
      <w:r w:rsidRPr="007172CF">
        <w:rPr>
          <w:rFonts w:eastAsia="Times New Roman" w:cs="Times New Roman"/>
          <w:szCs w:val="24"/>
          <w:u w:val="single"/>
          <w:lang w:val="id"/>
        </w:rPr>
        <w:t>M.T.</w:t>
      </w:r>
      <w:r w:rsidRPr="007172CF">
        <w:rPr>
          <w:rFonts w:eastAsia="Times New Roman" w:cs="Times New Roman"/>
          <w:szCs w:val="24"/>
          <w:lang w:val="id"/>
        </w:rPr>
        <w:tab/>
      </w:r>
      <w:r w:rsidRPr="007172CF">
        <w:rPr>
          <w:rFonts w:eastAsia="Times New Roman" w:cs="Times New Roman"/>
          <w:szCs w:val="24"/>
          <w:u w:val="single"/>
          <w:lang w:val="id"/>
        </w:rPr>
        <w:t>Drs. Kasim, M.</w:t>
      </w:r>
      <w:r w:rsidRPr="007172CF">
        <w:rPr>
          <w:rFonts w:eastAsia="Times New Roman" w:cs="Times New Roman"/>
          <w:spacing w:val="-1"/>
          <w:szCs w:val="24"/>
          <w:u w:val="single"/>
          <w:lang w:val="id"/>
        </w:rPr>
        <w:t xml:space="preserve"> </w:t>
      </w:r>
      <w:r w:rsidRPr="007172CF">
        <w:rPr>
          <w:rFonts w:eastAsia="Times New Roman" w:cs="Times New Roman"/>
          <w:szCs w:val="24"/>
          <w:u w:val="single"/>
          <w:lang w:val="id"/>
        </w:rPr>
        <w:t>T.</w:t>
      </w:r>
    </w:p>
    <w:p w:rsidR="007172CF" w:rsidRPr="007172CF" w:rsidRDefault="007172CF" w:rsidP="007172CF">
      <w:pPr>
        <w:widowControl w:val="0"/>
        <w:tabs>
          <w:tab w:val="left" w:pos="5040"/>
        </w:tabs>
        <w:autoSpaceDE w:val="0"/>
        <w:autoSpaceDN w:val="0"/>
        <w:spacing w:after="0" w:line="240" w:lineRule="auto"/>
        <w:jc w:val="left"/>
        <w:rPr>
          <w:rFonts w:eastAsia="Times New Roman" w:cs="Times New Roman"/>
          <w:szCs w:val="24"/>
          <w:lang w:val="id"/>
        </w:rPr>
      </w:pPr>
      <w:r w:rsidRPr="007172CF">
        <w:rPr>
          <w:rFonts w:eastAsia="Times New Roman" w:cs="Times New Roman"/>
          <w:szCs w:val="24"/>
          <w:lang w:val="id"/>
        </w:rPr>
        <w:t>NIP.</w:t>
      </w:r>
      <w:r w:rsidRPr="007172CF">
        <w:rPr>
          <w:rFonts w:eastAsia="Times New Roman" w:cs="Times New Roman"/>
          <w:spacing w:val="-1"/>
          <w:szCs w:val="24"/>
          <w:lang w:val="id"/>
        </w:rPr>
        <w:t xml:space="preserve"> </w:t>
      </w:r>
      <w:r w:rsidRPr="007172CF">
        <w:rPr>
          <w:rFonts w:eastAsia="Times New Roman" w:cs="Times New Roman"/>
          <w:szCs w:val="24"/>
          <w:lang w:val="id"/>
        </w:rPr>
        <w:t>197908232010121001</w:t>
      </w:r>
      <w:r w:rsidRPr="007172CF">
        <w:rPr>
          <w:rFonts w:eastAsia="Times New Roman" w:cs="Times New Roman"/>
          <w:szCs w:val="24"/>
          <w:lang w:val="id"/>
        </w:rPr>
        <w:tab/>
        <w:t>NIP.</w:t>
      </w:r>
      <w:r w:rsidRPr="007172CF">
        <w:rPr>
          <w:rFonts w:eastAsia="Times New Roman" w:cs="Times New Roman"/>
          <w:spacing w:val="-1"/>
          <w:szCs w:val="24"/>
          <w:lang w:val="id"/>
        </w:rPr>
        <w:t xml:space="preserve"> </w:t>
      </w:r>
      <w:r w:rsidRPr="007172CF">
        <w:rPr>
          <w:rFonts w:eastAsia="Times New Roman" w:cs="Times New Roman"/>
          <w:szCs w:val="24"/>
          <w:lang w:val="id"/>
        </w:rPr>
        <w:t>196306201991031002</w:t>
      </w:r>
    </w:p>
    <w:p w:rsidR="007172CF" w:rsidRPr="007172CF" w:rsidRDefault="007172CF" w:rsidP="007172CF">
      <w:pPr>
        <w:widowControl w:val="0"/>
        <w:autoSpaceDE w:val="0"/>
        <w:autoSpaceDN w:val="0"/>
        <w:spacing w:after="0" w:line="240" w:lineRule="auto"/>
        <w:jc w:val="left"/>
        <w:rPr>
          <w:rFonts w:eastAsia="Times New Roman" w:cs="Times New Roman"/>
          <w:sz w:val="20"/>
          <w:szCs w:val="24"/>
          <w:lang w:val="id"/>
        </w:rPr>
      </w:pPr>
    </w:p>
    <w:p w:rsidR="007172CF" w:rsidRPr="007172CF" w:rsidRDefault="007172CF" w:rsidP="007172CF">
      <w:pPr>
        <w:widowControl w:val="0"/>
        <w:autoSpaceDE w:val="0"/>
        <w:autoSpaceDN w:val="0"/>
        <w:spacing w:after="0" w:line="240" w:lineRule="auto"/>
        <w:jc w:val="left"/>
        <w:rPr>
          <w:rFonts w:eastAsia="Times New Roman" w:cs="Times New Roman"/>
          <w:sz w:val="20"/>
          <w:szCs w:val="24"/>
          <w:lang w:val="id"/>
        </w:rPr>
      </w:pPr>
    </w:p>
    <w:p w:rsidR="007172CF" w:rsidRPr="007172CF" w:rsidRDefault="007172CF" w:rsidP="007172CF">
      <w:pPr>
        <w:widowControl w:val="0"/>
        <w:autoSpaceDE w:val="0"/>
        <w:autoSpaceDN w:val="0"/>
        <w:spacing w:after="0" w:line="240" w:lineRule="auto"/>
        <w:jc w:val="left"/>
        <w:rPr>
          <w:rFonts w:eastAsia="Times New Roman" w:cs="Times New Roman"/>
          <w:sz w:val="20"/>
          <w:szCs w:val="24"/>
          <w:lang w:val="id"/>
        </w:rPr>
      </w:pPr>
    </w:p>
    <w:p w:rsidR="007172CF" w:rsidRPr="007172CF" w:rsidRDefault="007172CF" w:rsidP="007172CF">
      <w:pPr>
        <w:widowControl w:val="0"/>
        <w:autoSpaceDE w:val="0"/>
        <w:autoSpaceDN w:val="0"/>
        <w:spacing w:after="0" w:line="240" w:lineRule="auto"/>
        <w:jc w:val="left"/>
        <w:rPr>
          <w:rFonts w:eastAsia="Times New Roman" w:cs="Times New Roman"/>
          <w:sz w:val="20"/>
          <w:szCs w:val="24"/>
          <w:lang w:val="id"/>
        </w:rPr>
      </w:pPr>
    </w:p>
    <w:p w:rsidR="007172CF" w:rsidRPr="007172CF" w:rsidRDefault="007172CF" w:rsidP="007172CF">
      <w:pPr>
        <w:widowControl w:val="0"/>
        <w:autoSpaceDE w:val="0"/>
        <w:autoSpaceDN w:val="0"/>
        <w:spacing w:after="0" w:line="240" w:lineRule="auto"/>
        <w:jc w:val="left"/>
        <w:rPr>
          <w:rFonts w:eastAsia="Times New Roman" w:cs="Times New Roman"/>
          <w:sz w:val="20"/>
          <w:szCs w:val="24"/>
          <w:lang w:val="id"/>
        </w:rPr>
      </w:pPr>
    </w:p>
    <w:p w:rsidR="008000D3" w:rsidRPr="00484C21" w:rsidRDefault="008000D3" w:rsidP="008000D3">
      <w:pPr>
        <w:spacing w:after="0"/>
        <w:rPr>
          <w:rFonts w:cs="Times New Roman"/>
          <w:szCs w:val="24"/>
          <w:lang w:val="id-ID"/>
        </w:rPr>
      </w:pPr>
    </w:p>
    <w:p w:rsidR="00E71F1A" w:rsidRDefault="00E71F1A">
      <w:pPr>
        <w:spacing w:after="160" w:line="259" w:lineRule="auto"/>
        <w:jc w:val="left"/>
        <w:rPr>
          <w:rFonts w:cs="Times New Roman"/>
          <w:szCs w:val="24"/>
          <w:lang w:val="id-ID"/>
        </w:rPr>
      </w:pPr>
      <w:r>
        <w:rPr>
          <w:rFonts w:cs="Times New Roman"/>
          <w:szCs w:val="24"/>
          <w:lang w:val="id-ID"/>
        </w:rPr>
        <w:br w:type="page"/>
      </w:r>
    </w:p>
    <w:p w:rsidR="00E71F1A" w:rsidRPr="00E71F1A" w:rsidRDefault="00E71F1A" w:rsidP="00E71F1A">
      <w:pPr>
        <w:pStyle w:val="Heading1"/>
        <w:rPr>
          <w:lang w:val="id-ID"/>
        </w:rPr>
      </w:pPr>
      <w:bookmarkStart w:id="4" w:name="_Toc46945856"/>
      <w:r w:rsidRPr="00E71F1A">
        <w:lastRenderedPageBreak/>
        <w:t>DAFTAR TABEL</w:t>
      </w:r>
      <w:bookmarkEnd w:id="4"/>
    </w:p>
    <w:p w:rsidR="00E71F1A" w:rsidRDefault="00E71F1A">
      <w:pPr>
        <w:pStyle w:val="TableofFigures"/>
        <w:tabs>
          <w:tab w:val="right" w:leader="dot" w:pos="7928"/>
        </w:tabs>
        <w:rPr>
          <w:rFonts w:asciiTheme="minorHAnsi" w:eastAsiaTheme="minorEastAsia" w:hAnsiTheme="minorHAnsi"/>
          <w:noProof/>
          <w:sz w:val="22"/>
        </w:rPr>
      </w:pPr>
      <w:r w:rsidRPr="00E71F1A">
        <w:rPr>
          <w:rFonts w:cs="Times New Roman"/>
          <w:szCs w:val="24"/>
          <w:lang w:val="id-ID"/>
        </w:rPr>
        <w:fldChar w:fldCharType="begin"/>
      </w:r>
      <w:r w:rsidRPr="00E71F1A">
        <w:rPr>
          <w:rFonts w:cs="Times New Roman"/>
          <w:szCs w:val="24"/>
          <w:lang w:val="id-ID"/>
        </w:rPr>
        <w:instrText xml:space="preserve"> TOC \h \z \c "Tabel" </w:instrText>
      </w:r>
      <w:r w:rsidRPr="00E71F1A">
        <w:rPr>
          <w:rFonts w:cs="Times New Roman"/>
          <w:szCs w:val="24"/>
          <w:lang w:val="id-ID"/>
        </w:rPr>
        <w:fldChar w:fldCharType="separate"/>
      </w:r>
      <w:hyperlink w:anchor="_Toc46945511" w:history="1">
        <w:r w:rsidRPr="00717339">
          <w:rPr>
            <w:rStyle w:val="Hyperlink"/>
            <w:noProof/>
          </w:rPr>
          <w:t>Tabel 3.1 Jadwal Perencanaan Penelitan</w:t>
        </w:r>
        <w:r>
          <w:rPr>
            <w:noProof/>
            <w:webHidden/>
          </w:rPr>
          <w:tab/>
        </w:r>
        <w:r>
          <w:rPr>
            <w:noProof/>
            <w:webHidden/>
          </w:rPr>
          <w:fldChar w:fldCharType="begin"/>
        </w:r>
        <w:r>
          <w:rPr>
            <w:noProof/>
            <w:webHidden/>
          </w:rPr>
          <w:instrText xml:space="preserve"> PAGEREF _Toc46945511 \h </w:instrText>
        </w:r>
        <w:r>
          <w:rPr>
            <w:noProof/>
            <w:webHidden/>
          </w:rPr>
        </w:r>
        <w:r>
          <w:rPr>
            <w:noProof/>
            <w:webHidden/>
          </w:rPr>
          <w:fldChar w:fldCharType="separate"/>
        </w:r>
        <w:r w:rsidR="00F63A13">
          <w:rPr>
            <w:noProof/>
            <w:webHidden/>
          </w:rPr>
          <w:t>14</w:t>
        </w:r>
        <w:r>
          <w:rPr>
            <w:noProof/>
            <w:webHidden/>
          </w:rPr>
          <w:fldChar w:fldCharType="end"/>
        </w:r>
      </w:hyperlink>
    </w:p>
    <w:p w:rsidR="00E71F1A" w:rsidRDefault="0083327B">
      <w:pPr>
        <w:pStyle w:val="TableofFigures"/>
        <w:tabs>
          <w:tab w:val="right" w:leader="dot" w:pos="7928"/>
        </w:tabs>
        <w:rPr>
          <w:rFonts w:asciiTheme="minorHAnsi" w:eastAsiaTheme="minorEastAsia" w:hAnsiTheme="minorHAnsi"/>
          <w:noProof/>
          <w:sz w:val="22"/>
        </w:rPr>
      </w:pPr>
      <w:hyperlink w:anchor="_Toc46945512" w:history="1">
        <w:r w:rsidR="00E71F1A" w:rsidRPr="00717339">
          <w:rPr>
            <w:rStyle w:val="Hyperlink"/>
            <w:noProof/>
          </w:rPr>
          <w:t xml:space="preserve">Tabel 3.2 </w:t>
        </w:r>
        <w:r w:rsidR="00E71F1A" w:rsidRPr="00717339">
          <w:rPr>
            <w:rStyle w:val="Hyperlink"/>
            <w:rFonts w:cs="Times New Roman"/>
            <w:noProof/>
          </w:rPr>
          <w:t>Perangkat Keras</w:t>
        </w:r>
        <w:r w:rsidR="00E71F1A">
          <w:rPr>
            <w:noProof/>
            <w:webHidden/>
          </w:rPr>
          <w:tab/>
        </w:r>
        <w:r w:rsidR="00E71F1A">
          <w:rPr>
            <w:noProof/>
            <w:webHidden/>
          </w:rPr>
          <w:fldChar w:fldCharType="begin"/>
        </w:r>
        <w:r w:rsidR="00E71F1A">
          <w:rPr>
            <w:noProof/>
            <w:webHidden/>
          </w:rPr>
          <w:instrText xml:space="preserve"> PAGEREF _Toc46945512 \h </w:instrText>
        </w:r>
        <w:r w:rsidR="00E71F1A">
          <w:rPr>
            <w:noProof/>
            <w:webHidden/>
          </w:rPr>
        </w:r>
        <w:r w:rsidR="00E71F1A">
          <w:rPr>
            <w:noProof/>
            <w:webHidden/>
          </w:rPr>
          <w:fldChar w:fldCharType="separate"/>
        </w:r>
        <w:r w:rsidR="00F63A13">
          <w:rPr>
            <w:noProof/>
            <w:webHidden/>
          </w:rPr>
          <w:t>14</w:t>
        </w:r>
        <w:r w:rsidR="00E71F1A">
          <w:rPr>
            <w:noProof/>
            <w:webHidden/>
          </w:rPr>
          <w:fldChar w:fldCharType="end"/>
        </w:r>
      </w:hyperlink>
    </w:p>
    <w:p w:rsidR="00E71F1A" w:rsidRDefault="0083327B">
      <w:pPr>
        <w:pStyle w:val="TableofFigures"/>
        <w:tabs>
          <w:tab w:val="right" w:leader="dot" w:pos="7928"/>
        </w:tabs>
        <w:rPr>
          <w:rFonts w:asciiTheme="minorHAnsi" w:eastAsiaTheme="minorEastAsia" w:hAnsiTheme="minorHAnsi"/>
          <w:noProof/>
          <w:sz w:val="22"/>
        </w:rPr>
      </w:pPr>
      <w:hyperlink w:anchor="_Toc46945513" w:history="1">
        <w:r w:rsidR="00E71F1A" w:rsidRPr="00717339">
          <w:rPr>
            <w:rStyle w:val="Hyperlink"/>
            <w:noProof/>
          </w:rPr>
          <w:t xml:space="preserve">Tabel 3.3 </w:t>
        </w:r>
        <w:r w:rsidR="00E71F1A" w:rsidRPr="00717339">
          <w:rPr>
            <w:rStyle w:val="Hyperlink"/>
            <w:rFonts w:cs="Times New Roman"/>
            <w:noProof/>
          </w:rPr>
          <w:t>Perangkat Lunak</w:t>
        </w:r>
        <w:r w:rsidR="00E71F1A">
          <w:rPr>
            <w:noProof/>
            <w:webHidden/>
          </w:rPr>
          <w:tab/>
        </w:r>
        <w:r w:rsidR="00E71F1A">
          <w:rPr>
            <w:noProof/>
            <w:webHidden/>
          </w:rPr>
          <w:fldChar w:fldCharType="begin"/>
        </w:r>
        <w:r w:rsidR="00E71F1A">
          <w:rPr>
            <w:noProof/>
            <w:webHidden/>
          </w:rPr>
          <w:instrText xml:space="preserve"> PAGEREF _Toc46945513 \h </w:instrText>
        </w:r>
        <w:r w:rsidR="00E71F1A">
          <w:rPr>
            <w:noProof/>
            <w:webHidden/>
          </w:rPr>
        </w:r>
        <w:r w:rsidR="00E71F1A">
          <w:rPr>
            <w:noProof/>
            <w:webHidden/>
          </w:rPr>
          <w:fldChar w:fldCharType="separate"/>
        </w:r>
        <w:r w:rsidR="00F63A13">
          <w:rPr>
            <w:noProof/>
            <w:webHidden/>
          </w:rPr>
          <w:t>15</w:t>
        </w:r>
        <w:r w:rsidR="00E71F1A">
          <w:rPr>
            <w:noProof/>
            <w:webHidden/>
          </w:rPr>
          <w:fldChar w:fldCharType="end"/>
        </w:r>
      </w:hyperlink>
    </w:p>
    <w:p w:rsidR="008000D3" w:rsidRPr="00484C21" w:rsidRDefault="00E71F1A" w:rsidP="00E71F1A">
      <w:pPr>
        <w:spacing w:after="0"/>
        <w:rPr>
          <w:rFonts w:cs="Times New Roman"/>
          <w:szCs w:val="24"/>
          <w:lang w:val="id-ID"/>
        </w:rPr>
      </w:pPr>
      <w:r w:rsidRPr="00E71F1A">
        <w:rPr>
          <w:rFonts w:cs="Times New Roman"/>
          <w:szCs w:val="24"/>
          <w:lang w:val="id-ID"/>
        </w:rPr>
        <w:fldChar w:fldCharType="end"/>
      </w:r>
    </w:p>
    <w:p w:rsidR="00E71F1A" w:rsidRDefault="00E71F1A">
      <w:pPr>
        <w:spacing w:after="160" w:line="259" w:lineRule="auto"/>
        <w:jc w:val="left"/>
        <w:rPr>
          <w:rFonts w:cs="Times New Roman"/>
          <w:szCs w:val="24"/>
          <w:lang w:val="id-ID"/>
        </w:rPr>
      </w:pPr>
      <w:r>
        <w:rPr>
          <w:rFonts w:cs="Times New Roman"/>
          <w:szCs w:val="24"/>
          <w:lang w:val="id-ID"/>
        </w:rPr>
        <w:br w:type="page"/>
      </w:r>
    </w:p>
    <w:p w:rsidR="00E71F1A" w:rsidRDefault="00E71F1A" w:rsidP="00E71F1A">
      <w:pPr>
        <w:pStyle w:val="Heading1"/>
        <w:rPr>
          <w:noProof/>
        </w:rPr>
      </w:pPr>
      <w:bookmarkStart w:id="5" w:name="_Toc25141834"/>
      <w:bookmarkStart w:id="6" w:name="_Toc46945857"/>
      <w:r w:rsidRPr="00E71F1A">
        <w:lastRenderedPageBreak/>
        <w:t>DAFTAR GAMBAR</w:t>
      </w:r>
      <w:bookmarkEnd w:id="5"/>
      <w:bookmarkEnd w:id="6"/>
      <w:r w:rsidRPr="00E71F1A">
        <w:fldChar w:fldCharType="begin"/>
      </w:r>
      <w:r w:rsidRPr="00E71F1A">
        <w:instrText xml:space="preserve"> TOC \h \z \c "Gambar" </w:instrText>
      </w:r>
      <w:r w:rsidRPr="00E71F1A">
        <w:fldChar w:fldCharType="separate"/>
      </w:r>
    </w:p>
    <w:p w:rsidR="00E71F1A" w:rsidRDefault="0083327B">
      <w:pPr>
        <w:pStyle w:val="TableofFigures"/>
        <w:tabs>
          <w:tab w:val="right" w:leader="dot" w:pos="7928"/>
        </w:tabs>
        <w:rPr>
          <w:rFonts w:asciiTheme="minorHAnsi" w:eastAsiaTheme="minorEastAsia" w:hAnsiTheme="minorHAnsi"/>
          <w:noProof/>
          <w:sz w:val="22"/>
        </w:rPr>
      </w:pPr>
      <w:hyperlink w:anchor="_Toc46945474" w:history="1">
        <w:r w:rsidR="00E71F1A" w:rsidRPr="00EB2A28">
          <w:rPr>
            <w:rStyle w:val="Hyperlink"/>
            <w:noProof/>
          </w:rPr>
          <w:t xml:space="preserve">Gambar 2.1 </w:t>
        </w:r>
        <w:r w:rsidR="00E71F1A" w:rsidRPr="00EB2A28">
          <w:rPr>
            <w:rStyle w:val="Hyperlink"/>
            <w:rFonts w:eastAsia="Calibri"/>
            <w:noProof/>
          </w:rPr>
          <w:t>Board NodeMCU ESP8266</w:t>
        </w:r>
        <w:r w:rsidR="00E71F1A">
          <w:rPr>
            <w:noProof/>
            <w:webHidden/>
          </w:rPr>
          <w:tab/>
        </w:r>
        <w:r w:rsidR="00E71F1A">
          <w:rPr>
            <w:noProof/>
            <w:webHidden/>
          </w:rPr>
          <w:fldChar w:fldCharType="begin"/>
        </w:r>
        <w:r w:rsidR="00E71F1A">
          <w:rPr>
            <w:noProof/>
            <w:webHidden/>
          </w:rPr>
          <w:instrText xml:space="preserve"> PAGEREF _Toc46945474 \h </w:instrText>
        </w:r>
        <w:r w:rsidR="00E71F1A">
          <w:rPr>
            <w:noProof/>
            <w:webHidden/>
          </w:rPr>
        </w:r>
        <w:r w:rsidR="00E71F1A">
          <w:rPr>
            <w:noProof/>
            <w:webHidden/>
          </w:rPr>
          <w:fldChar w:fldCharType="separate"/>
        </w:r>
        <w:r w:rsidR="00F63A13">
          <w:rPr>
            <w:noProof/>
            <w:webHidden/>
          </w:rPr>
          <w:t>6</w:t>
        </w:r>
        <w:r w:rsidR="00E71F1A">
          <w:rPr>
            <w:noProof/>
            <w:webHidden/>
          </w:rPr>
          <w:fldChar w:fldCharType="end"/>
        </w:r>
      </w:hyperlink>
    </w:p>
    <w:p w:rsidR="00E71F1A" w:rsidRDefault="0083327B">
      <w:pPr>
        <w:pStyle w:val="TableofFigures"/>
        <w:tabs>
          <w:tab w:val="right" w:leader="dot" w:pos="7928"/>
        </w:tabs>
        <w:rPr>
          <w:rFonts w:asciiTheme="minorHAnsi" w:eastAsiaTheme="minorEastAsia" w:hAnsiTheme="minorHAnsi"/>
          <w:noProof/>
          <w:sz w:val="22"/>
        </w:rPr>
      </w:pPr>
      <w:hyperlink w:anchor="_Toc46945475" w:history="1">
        <w:r w:rsidR="00E71F1A" w:rsidRPr="00EB2A28">
          <w:rPr>
            <w:rStyle w:val="Hyperlink"/>
            <w:noProof/>
          </w:rPr>
          <w:t xml:space="preserve">Gambar 2.2 </w:t>
        </w:r>
        <w:r w:rsidR="00E71F1A" w:rsidRPr="00EB2A28">
          <w:rPr>
            <w:rStyle w:val="Hyperlink"/>
            <w:rFonts w:eastAsia="Calibri"/>
            <w:noProof/>
          </w:rPr>
          <w:t>Diagram Pin NodeMCU ESP8266</w:t>
        </w:r>
        <w:r w:rsidR="00E71F1A">
          <w:rPr>
            <w:noProof/>
            <w:webHidden/>
          </w:rPr>
          <w:tab/>
        </w:r>
        <w:r w:rsidR="00E71F1A">
          <w:rPr>
            <w:noProof/>
            <w:webHidden/>
          </w:rPr>
          <w:fldChar w:fldCharType="begin"/>
        </w:r>
        <w:r w:rsidR="00E71F1A">
          <w:rPr>
            <w:noProof/>
            <w:webHidden/>
          </w:rPr>
          <w:instrText xml:space="preserve"> PAGEREF _Toc46945475 \h </w:instrText>
        </w:r>
        <w:r w:rsidR="00E71F1A">
          <w:rPr>
            <w:noProof/>
            <w:webHidden/>
          </w:rPr>
        </w:r>
        <w:r w:rsidR="00E71F1A">
          <w:rPr>
            <w:noProof/>
            <w:webHidden/>
          </w:rPr>
          <w:fldChar w:fldCharType="separate"/>
        </w:r>
        <w:r w:rsidR="00F63A13">
          <w:rPr>
            <w:noProof/>
            <w:webHidden/>
          </w:rPr>
          <w:t>7</w:t>
        </w:r>
        <w:r w:rsidR="00E71F1A">
          <w:rPr>
            <w:noProof/>
            <w:webHidden/>
          </w:rPr>
          <w:fldChar w:fldCharType="end"/>
        </w:r>
      </w:hyperlink>
    </w:p>
    <w:p w:rsidR="00E71F1A" w:rsidRDefault="0083327B">
      <w:pPr>
        <w:pStyle w:val="TableofFigures"/>
        <w:tabs>
          <w:tab w:val="right" w:leader="dot" w:pos="7928"/>
        </w:tabs>
        <w:rPr>
          <w:rFonts w:asciiTheme="minorHAnsi" w:eastAsiaTheme="minorEastAsia" w:hAnsiTheme="minorHAnsi"/>
          <w:noProof/>
          <w:sz w:val="22"/>
        </w:rPr>
      </w:pPr>
      <w:hyperlink w:anchor="_Toc46945476" w:history="1">
        <w:r w:rsidR="00E71F1A" w:rsidRPr="00EB2A28">
          <w:rPr>
            <w:rStyle w:val="Hyperlink"/>
            <w:noProof/>
          </w:rPr>
          <w:t>Gambar 2.3 Sensor Kelembaban SEN0193</w:t>
        </w:r>
        <w:r w:rsidR="00E71F1A">
          <w:rPr>
            <w:noProof/>
            <w:webHidden/>
          </w:rPr>
          <w:tab/>
        </w:r>
        <w:r w:rsidR="00E71F1A">
          <w:rPr>
            <w:noProof/>
            <w:webHidden/>
          </w:rPr>
          <w:fldChar w:fldCharType="begin"/>
        </w:r>
        <w:r w:rsidR="00E71F1A">
          <w:rPr>
            <w:noProof/>
            <w:webHidden/>
          </w:rPr>
          <w:instrText xml:space="preserve"> PAGEREF _Toc46945476 \h </w:instrText>
        </w:r>
        <w:r w:rsidR="00E71F1A">
          <w:rPr>
            <w:noProof/>
            <w:webHidden/>
          </w:rPr>
        </w:r>
        <w:r w:rsidR="00E71F1A">
          <w:rPr>
            <w:noProof/>
            <w:webHidden/>
          </w:rPr>
          <w:fldChar w:fldCharType="separate"/>
        </w:r>
        <w:r w:rsidR="00F63A13">
          <w:rPr>
            <w:noProof/>
            <w:webHidden/>
          </w:rPr>
          <w:t>8</w:t>
        </w:r>
        <w:r w:rsidR="00E71F1A">
          <w:rPr>
            <w:noProof/>
            <w:webHidden/>
          </w:rPr>
          <w:fldChar w:fldCharType="end"/>
        </w:r>
      </w:hyperlink>
    </w:p>
    <w:p w:rsidR="00E71F1A" w:rsidRDefault="0083327B">
      <w:pPr>
        <w:pStyle w:val="TableofFigures"/>
        <w:tabs>
          <w:tab w:val="right" w:leader="dot" w:pos="7928"/>
        </w:tabs>
        <w:rPr>
          <w:rFonts w:asciiTheme="minorHAnsi" w:eastAsiaTheme="minorEastAsia" w:hAnsiTheme="minorHAnsi"/>
          <w:noProof/>
          <w:sz w:val="22"/>
        </w:rPr>
      </w:pPr>
      <w:hyperlink w:anchor="_Toc46945477" w:history="1">
        <w:r w:rsidR="00E71F1A" w:rsidRPr="00EB2A28">
          <w:rPr>
            <w:rStyle w:val="Hyperlink"/>
            <w:noProof/>
          </w:rPr>
          <w:t>Gambar 2.4 Sensor DS18B20</w:t>
        </w:r>
        <w:r w:rsidR="00E71F1A">
          <w:rPr>
            <w:noProof/>
            <w:webHidden/>
          </w:rPr>
          <w:tab/>
        </w:r>
        <w:r w:rsidR="00E71F1A">
          <w:rPr>
            <w:noProof/>
            <w:webHidden/>
          </w:rPr>
          <w:fldChar w:fldCharType="begin"/>
        </w:r>
        <w:r w:rsidR="00E71F1A">
          <w:rPr>
            <w:noProof/>
            <w:webHidden/>
          </w:rPr>
          <w:instrText xml:space="preserve"> PAGEREF _Toc46945477 \h </w:instrText>
        </w:r>
        <w:r w:rsidR="00E71F1A">
          <w:rPr>
            <w:noProof/>
            <w:webHidden/>
          </w:rPr>
        </w:r>
        <w:r w:rsidR="00E71F1A">
          <w:rPr>
            <w:noProof/>
            <w:webHidden/>
          </w:rPr>
          <w:fldChar w:fldCharType="separate"/>
        </w:r>
        <w:r w:rsidR="00F63A13">
          <w:rPr>
            <w:noProof/>
            <w:webHidden/>
          </w:rPr>
          <w:t>8</w:t>
        </w:r>
        <w:r w:rsidR="00E71F1A">
          <w:rPr>
            <w:noProof/>
            <w:webHidden/>
          </w:rPr>
          <w:fldChar w:fldCharType="end"/>
        </w:r>
      </w:hyperlink>
    </w:p>
    <w:p w:rsidR="00E71F1A" w:rsidRDefault="0083327B">
      <w:pPr>
        <w:pStyle w:val="TableofFigures"/>
        <w:tabs>
          <w:tab w:val="right" w:leader="dot" w:pos="7928"/>
        </w:tabs>
        <w:rPr>
          <w:rFonts w:asciiTheme="minorHAnsi" w:eastAsiaTheme="minorEastAsia" w:hAnsiTheme="minorHAnsi"/>
          <w:noProof/>
          <w:sz w:val="22"/>
        </w:rPr>
      </w:pPr>
      <w:hyperlink w:anchor="_Toc46945478" w:history="1">
        <w:r w:rsidR="00E71F1A" w:rsidRPr="00EB2A28">
          <w:rPr>
            <w:rStyle w:val="Hyperlink"/>
            <w:noProof/>
          </w:rPr>
          <w:t>Gambar 2.5 Sensor TDS</w:t>
        </w:r>
        <w:r w:rsidR="00E71F1A">
          <w:rPr>
            <w:noProof/>
            <w:webHidden/>
          </w:rPr>
          <w:tab/>
        </w:r>
        <w:r w:rsidR="00E71F1A">
          <w:rPr>
            <w:noProof/>
            <w:webHidden/>
          </w:rPr>
          <w:fldChar w:fldCharType="begin"/>
        </w:r>
        <w:r w:rsidR="00E71F1A">
          <w:rPr>
            <w:noProof/>
            <w:webHidden/>
          </w:rPr>
          <w:instrText xml:space="preserve"> PAGEREF _Toc46945478 \h </w:instrText>
        </w:r>
        <w:r w:rsidR="00E71F1A">
          <w:rPr>
            <w:noProof/>
            <w:webHidden/>
          </w:rPr>
        </w:r>
        <w:r w:rsidR="00E71F1A">
          <w:rPr>
            <w:noProof/>
            <w:webHidden/>
          </w:rPr>
          <w:fldChar w:fldCharType="separate"/>
        </w:r>
        <w:r w:rsidR="00F63A13">
          <w:rPr>
            <w:noProof/>
            <w:webHidden/>
          </w:rPr>
          <w:t>9</w:t>
        </w:r>
        <w:r w:rsidR="00E71F1A">
          <w:rPr>
            <w:noProof/>
            <w:webHidden/>
          </w:rPr>
          <w:fldChar w:fldCharType="end"/>
        </w:r>
      </w:hyperlink>
    </w:p>
    <w:p w:rsidR="00E71F1A" w:rsidRDefault="0083327B">
      <w:pPr>
        <w:pStyle w:val="TableofFigures"/>
        <w:tabs>
          <w:tab w:val="right" w:leader="dot" w:pos="7928"/>
        </w:tabs>
        <w:rPr>
          <w:rFonts w:asciiTheme="minorHAnsi" w:eastAsiaTheme="minorEastAsia" w:hAnsiTheme="minorHAnsi"/>
          <w:noProof/>
          <w:sz w:val="22"/>
        </w:rPr>
      </w:pPr>
      <w:hyperlink w:anchor="_Toc46945479" w:history="1">
        <w:r w:rsidR="00E71F1A" w:rsidRPr="00EB2A28">
          <w:rPr>
            <w:rStyle w:val="Hyperlink"/>
            <w:noProof/>
          </w:rPr>
          <w:t>Gambar 2.6 Board Raspberry Pi</w:t>
        </w:r>
        <w:r w:rsidR="00E71F1A">
          <w:rPr>
            <w:noProof/>
            <w:webHidden/>
          </w:rPr>
          <w:tab/>
        </w:r>
        <w:r w:rsidR="00E71F1A">
          <w:rPr>
            <w:noProof/>
            <w:webHidden/>
          </w:rPr>
          <w:fldChar w:fldCharType="begin"/>
        </w:r>
        <w:r w:rsidR="00E71F1A">
          <w:rPr>
            <w:noProof/>
            <w:webHidden/>
          </w:rPr>
          <w:instrText xml:space="preserve"> PAGEREF _Toc46945479 \h </w:instrText>
        </w:r>
        <w:r w:rsidR="00E71F1A">
          <w:rPr>
            <w:noProof/>
            <w:webHidden/>
          </w:rPr>
        </w:r>
        <w:r w:rsidR="00E71F1A">
          <w:rPr>
            <w:noProof/>
            <w:webHidden/>
          </w:rPr>
          <w:fldChar w:fldCharType="separate"/>
        </w:r>
        <w:r w:rsidR="00F63A13">
          <w:rPr>
            <w:noProof/>
            <w:webHidden/>
          </w:rPr>
          <w:t>10</w:t>
        </w:r>
        <w:r w:rsidR="00E71F1A">
          <w:rPr>
            <w:noProof/>
            <w:webHidden/>
          </w:rPr>
          <w:fldChar w:fldCharType="end"/>
        </w:r>
      </w:hyperlink>
    </w:p>
    <w:p w:rsidR="00E71F1A" w:rsidRDefault="0083327B">
      <w:pPr>
        <w:pStyle w:val="TableofFigures"/>
        <w:tabs>
          <w:tab w:val="right" w:leader="dot" w:pos="7928"/>
        </w:tabs>
        <w:rPr>
          <w:rFonts w:asciiTheme="minorHAnsi" w:eastAsiaTheme="minorEastAsia" w:hAnsiTheme="minorHAnsi"/>
          <w:noProof/>
          <w:sz w:val="22"/>
        </w:rPr>
      </w:pPr>
      <w:hyperlink w:anchor="_Toc46945480" w:history="1">
        <w:r w:rsidR="00E71F1A" w:rsidRPr="00EB2A28">
          <w:rPr>
            <w:rStyle w:val="Hyperlink"/>
            <w:noProof/>
          </w:rPr>
          <w:t>Gambar 2.7 Relay Satu Channel</w:t>
        </w:r>
        <w:r w:rsidR="00E71F1A">
          <w:rPr>
            <w:noProof/>
            <w:webHidden/>
          </w:rPr>
          <w:tab/>
        </w:r>
        <w:r w:rsidR="00E71F1A">
          <w:rPr>
            <w:noProof/>
            <w:webHidden/>
          </w:rPr>
          <w:fldChar w:fldCharType="begin"/>
        </w:r>
        <w:r w:rsidR="00E71F1A">
          <w:rPr>
            <w:noProof/>
            <w:webHidden/>
          </w:rPr>
          <w:instrText xml:space="preserve"> PAGEREF _Toc46945480 \h </w:instrText>
        </w:r>
        <w:r w:rsidR="00E71F1A">
          <w:rPr>
            <w:noProof/>
            <w:webHidden/>
          </w:rPr>
        </w:r>
        <w:r w:rsidR="00E71F1A">
          <w:rPr>
            <w:noProof/>
            <w:webHidden/>
          </w:rPr>
          <w:fldChar w:fldCharType="separate"/>
        </w:r>
        <w:r w:rsidR="00F63A13">
          <w:rPr>
            <w:noProof/>
            <w:webHidden/>
          </w:rPr>
          <w:t>11</w:t>
        </w:r>
        <w:r w:rsidR="00E71F1A">
          <w:rPr>
            <w:noProof/>
            <w:webHidden/>
          </w:rPr>
          <w:fldChar w:fldCharType="end"/>
        </w:r>
      </w:hyperlink>
    </w:p>
    <w:p w:rsidR="00E71F1A" w:rsidRDefault="0083327B">
      <w:pPr>
        <w:pStyle w:val="TableofFigures"/>
        <w:tabs>
          <w:tab w:val="right" w:leader="dot" w:pos="7928"/>
        </w:tabs>
        <w:rPr>
          <w:rFonts w:asciiTheme="minorHAnsi" w:eastAsiaTheme="minorEastAsia" w:hAnsiTheme="minorHAnsi"/>
          <w:noProof/>
          <w:sz w:val="22"/>
        </w:rPr>
      </w:pPr>
      <w:hyperlink w:anchor="_Toc46945481" w:history="1">
        <w:r w:rsidR="00E71F1A" w:rsidRPr="00EB2A28">
          <w:rPr>
            <w:rStyle w:val="Hyperlink"/>
            <w:noProof/>
          </w:rPr>
          <w:t>Gambar 2.8 Struktur Sederhana Relay</w:t>
        </w:r>
        <w:r w:rsidR="00E71F1A">
          <w:rPr>
            <w:noProof/>
            <w:webHidden/>
          </w:rPr>
          <w:tab/>
        </w:r>
        <w:r w:rsidR="00E71F1A">
          <w:rPr>
            <w:noProof/>
            <w:webHidden/>
          </w:rPr>
          <w:fldChar w:fldCharType="begin"/>
        </w:r>
        <w:r w:rsidR="00E71F1A">
          <w:rPr>
            <w:noProof/>
            <w:webHidden/>
          </w:rPr>
          <w:instrText xml:space="preserve"> PAGEREF _Toc46945481 \h </w:instrText>
        </w:r>
        <w:r w:rsidR="00E71F1A">
          <w:rPr>
            <w:noProof/>
            <w:webHidden/>
          </w:rPr>
        </w:r>
        <w:r w:rsidR="00E71F1A">
          <w:rPr>
            <w:noProof/>
            <w:webHidden/>
          </w:rPr>
          <w:fldChar w:fldCharType="separate"/>
        </w:r>
        <w:r w:rsidR="00F63A13">
          <w:rPr>
            <w:noProof/>
            <w:webHidden/>
          </w:rPr>
          <w:t>11</w:t>
        </w:r>
        <w:r w:rsidR="00E71F1A">
          <w:rPr>
            <w:noProof/>
            <w:webHidden/>
          </w:rPr>
          <w:fldChar w:fldCharType="end"/>
        </w:r>
      </w:hyperlink>
    </w:p>
    <w:p w:rsidR="00E71F1A" w:rsidRDefault="0083327B">
      <w:pPr>
        <w:pStyle w:val="TableofFigures"/>
        <w:tabs>
          <w:tab w:val="right" w:leader="dot" w:pos="7928"/>
        </w:tabs>
        <w:rPr>
          <w:rFonts w:asciiTheme="minorHAnsi" w:eastAsiaTheme="minorEastAsia" w:hAnsiTheme="minorHAnsi"/>
          <w:noProof/>
          <w:sz w:val="22"/>
        </w:rPr>
      </w:pPr>
      <w:hyperlink w:anchor="_Toc46945482" w:history="1">
        <w:r w:rsidR="00E71F1A" w:rsidRPr="00EB2A28">
          <w:rPr>
            <w:rStyle w:val="Hyperlink"/>
            <w:noProof/>
          </w:rPr>
          <w:t>Gambar 2.9 Sensor Ultrasonik HC-SR04</w:t>
        </w:r>
        <w:r w:rsidR="00E71F1A">
          <w:rPr>
            <w:noProof/>
            <w:webHidden/>
          </w:rPr>
          <w:tab/>
        </w:r>
        <w:r w:rsidR="00E71F1A">
          <w:rPr>
            <w:noProof/>
            <w:webHidden/>
          </w:rPr>
          <w:fldChar w:fldCharType="begin"/>
        </w:r>
        <w:r w:rsidR="00E71F1A">
          <w:rPr>
            <w:noProof/>
            <w:webHidden/>
          </w:rPr>
          <w:instrText xml:space="preserve"> PAGEREF _Toc46945482 \h </w:instrText>
        </w:r>
        <w:r w:rsidR="00E71F1A">
          <w:rPr>
            <w:noProof/>
            <w:webHidden/>
          </w:rPr>
        </w:r>
        <w:r w:rsidR="00E71F1A">
          <w:rPr>
            <w:noProof/>
            <w:webHidden/>
          </w:rPr>
          <w:fldChar w:fldCharType="separate"/>
        </w:r>
        <w:r w:rsidR="00F63A13">
          <w:rPr>
            <w:noProof/>
            <w:webHidden/>
          </w:rPr>
          <w:t>13</w:t>
        </w:r>
        <w:r w:rsidR="00E71F1A">
          <w:rPr>
            <w:noProof/>
            <w:webHidden/>
          </w:rPr>
          <w:fldChar w:fldCharType="end"/>
        </w:r>
      </w:hyperlink>
    </w:p>
    <w:p w:rsidR="00E71F1A" w:rsidRDefault="0083327B">
      <w:pPr>
        <w:pStyle w:val="TableofFigures"/>
        <w:tabs>
          <w:tab w:val="right" w:leader="dot" w:pos="7928"/>
        </w:tabs>
        <w:rPr>
          <w:rFonts w:asciiTheme="minorHAnsi" w:eastAsiaTheme="minorEastAsia" w:hAnsiTheme="minorHAnsi"/>
          <w:noProof/>
          <w:sz w:val="22"/>
        </w:rPr>
      </w:pPr>
      <w:hyperlink w:anchor="_Toc46945483" w:history="1">
        <w:r w:rsidR="00E71F1A" w:rsidRPr="00EB2A28">
          <w:rPr>
            <w:rStyle w:val="Hyperlink"/>
            <w:noProof/>
          </w:rPr>
          <w:t xml:space="preserve">Gambar 3.1 </w:t>
        </w:r>
        <w:r w:rsidR="00E71F1A" w:rsidRPr="00EB2A28">
          <w:rPr>
            <w:rStyle w:val="Hyperlink"/>
            <w:rFonts w:cs="Times New Roman"/>
            <w:noProof/>
          </w:rPr>
          <w:t>Metode</w:t>
        </w:r>
        <w:r w:rsidR="00E71F1A" w:rsidRPr="00EB2A28">
          <w:rPr>
            <w:rStyle w:val="Hyperlink"/>
            <w:rFonts w:cs="Times New Roman"/>
            <w:i/>
            <w:noProof/>
          </w:rPr>
          <w:t xml:space="preserve"> Waterfall</w:t>
        </w:r>
        <w:r w:rsidR="00E71F1A">
          <w:rPr>
            <w:noProof/>
            <w:webHidden/>
          </w:rPr>
          <w:tab/>
        </w:r>
        <w:r w:rsidR="00E71F1A">
          <w:rPr>
            <w:noProof/>
            <w:webHidden/>
          </w:rPr>
          <w:fldChar w:fldCharType="begin"/>
        </w:r>
        <w:r w:rsidR="00E71F1A">
          <w:rPr>
            <w:noProof/>
            <w:webHidden/>
          </w:rPr>
          <w:instrText xml:space="preserve"> PAGEREF _Toc46945483 \h </w:instrText>
        </w:r>
        <w:r w:rsidR="00E71F1A">
          <w:rPr>
            <w:noProof/>
            <w:webHidden/>
          </w:rPr>
        </w:r>
        <w:r w:rsidR="00E71F1A">
          <w:rPr>
            <w:noProof/>
            <w:webHidden/>
          </w:rPr>
          <w:fldChar w:fldCharType="separate"/>
        </w:r>
        <w:r w:rsidR="00F63A13">
          <w:rPr>
            <w:noProof/>
            <w:webHidden/>
          </w:rPr>
          <w:t>16</w:t>
        </w:r>
        <w:r w:rsidR="00E71F1A">
          <w:rPr>
            <w:noProof/>
            <w:webHidden/>
          </w:rPr>
          <w:fldChar w:fldCharType="end"/>
        </w:r>
      </w:hyperlink>
    </w:p>
    <w:p w:rsidR="00E71F1A" w:rsidRDefault="0083327B">
      <w:pPr>
        <w:pStyle w:val="TableofFigures"/>
        <w:tabs>
          <w:tab w:val="right" w:leader="dot" w:pos="7928"/>
        </w:tabs>
        <w:rPr>
          <w:rFonts w:asciiTheme="minorHAnsi" w:eastAsiaTheme="minorEastAsia" w:hAnsiTheme="minorHAnsi"/>
          <w:noProof/>
          <w:sz w:val="22"/>
        </w:rPr>
      </w:pPr>
      <w:hyperlink w:anchor="_Toc46945484" w:history="1">
        <w:r w:rsidR="00E71F1A" w:rsidRPr="00EB2A28">
          <w:rPr>
            <w:rStyle w:val="Hyperlink"/>
            <w:noProof/>
          </w:rPr>
          <w:t>Gambar 3.2 Gambar Arsitektur Sistem</w:t>
        </w:r>
        <w:r w:rsidR="00E71F1A">
          <w:rPr>
            <w:noProof/>
            <w:webHidden/>
          </w:rPr>
          <w:tab/>
        </w:r>
        <w:r w:rsidR="00E71F1A">
          <w:rPr>
            <w:noProof/>
            <w:webHidden/>
          </w:rPr>
          <w:fldChar w:fldCharType="begin"/>
        </w:r>
        <w:r w:rsidR="00E71F1A">
          <w:rPr>
            <w:noProof/>
            <w:webHidden/>
          </w:rPr>
          <w:instrText xml:space="preserve"> PAGEREF _Toc46945484 \h </w:instrText>
        </w:r>
        <w:r w:rsidR="00E71F1A">
          <w:rPr>
            <w:noProof/>
            <w:webHidden/>
          </w:rPr>
        </w:r>
        <w:r w:rsidR="00E71F1A">
          <w:rPr>
            <w:noProof/>
            <w:webHidden/>
          </w:rPr>
          <w:fldChar w:fldCharType="separate"/>
        </w:r>
        <w:r w:rsidR="00F63A13">
          <w:rPr>
            <w:noProof/>
            <w:webHidden/>
          </w:rPr>
          <w:t>18</w:t>
        </w:r>
        <w:r w:rsidR="00E71F1A">
          <w:rPr>
            <w:noProof/>
            <w:webHidden/>
          </w:rPr>
          <w:fldChar w:fldCharType="end"/>
        </w:r>
      </w:hyperlink>
    </w:p>
    <w:p w:rsidR="00E71F1A" w:rsidRDefault="0083327B">
      <w:pPr>
        <w:pStyle w:val="TableofFigures"/>
        <w:tabs>
          <w:tab w:val="right" w:leader="dot" w:pos="7928"/>
        </w:tabs>
        <w:rPr>
          <w:rFonts w:asciiTheme="minorHAnsi" w:eastAsiaTheme="minorEastAsia" w:hAnsiTheme="minorHAnsi"/>
          <w:noProof/>
          <w:sz w:val="22"/>
        </w:rPr>
      </w:pPr>
      <w:hyperlink w:anchor="_Toc46945485" w:history="1">
        <w:r w:rsidR="00E71F1A" w:rsidRPr="00EB2A28">
          <w:rPr>
            <w:rStyle w:val="Hyperlink"/>
            <w:noProof/>
          </w:rPr>
          <w:t>Gambar 3.3 Gambar Flow Chart Sistem</w:t>
        </w:r>
        <w:r w:rsidR="00E71F1A">
          <w:rPr>
            <w:noProof/>
            <w:webHidden/>
          </w:rPr>
          <w:tab/>
        </w:r>
        <w:r w:rsidR="00E71F1A">
          <w:rPr>
            <w:noProof/>
            <w:webHidden/>
          </w:rPr>
          <w:fldChar w:fldCharType="begin"/>
        </w:r>
        <w:r w:rsidR="00E71F1A">
          <w:rPr>
            <w:noProof/>
            <w:webHidden/>
          </w:rPr>
          <w:instrText xml:space="preserve"> PAGEREF _Toc46945485 \h </w:instrText>
        </w:r>
        <w:r w:rsidR="00E71F1A">
          <w:rPr>
            <w:noProof/>
            <w:webHidden/>
          </w:rPr>
        </w:r>
        <w:r w:rsidR="00E71F1A">
          <w:rPr>
            <w:noProof/>
            <w:webHidden/>
          </w:rPr>
          <w:fldChar w:fldCharType="separate"/>
        </w:r>
        <w:r w:rsidR="00F63A13">
          <w:rPr>
            <w:noProof/>
            <w:webHidden/>
          </w:rPr>
          <w:t>19</w:t>
        </w:r>
        <w:r w:rsidR="00E71F1A">
          <w:rPr>
            <w:noProof/>
            <w:webHidden/>
          </w:rPr>
          <w:fldChar w:fldCharType="end"/>
        </w:r>
      </w:hyperlink>
    </w:p>
    <w:p w:rsidR="00E71F1A" w:rsidRPr="00E71F1A" w:rsidRDefault="00E71F1A" w:rsidP="00E71F1A">
      <w:pPr>
        <w:spacing w:after="0"/>
        <w:rPr>
          <w:rFonts w:cs="Times New Roman"/>
          <w:szCs w:val="24"/>
        </w:rPr>
      </w:pPr>
      <w:r w:rsidRPr="00E71F1A">
        <w:rPr>
          <w:rFonts w:cs="Times New Roman"/>
          <w:szCs w:val="24"/>
          <w:lang w:val="id-ID"/>
        </w:rPr>
        <w:fldChar w:fldCharType="end"/>
      </w:r>
    </w:p>
    <w:p w:rsidR="00E71F1A" w:rsidRPr="00E71F1A" w:rsidRDefault="00E71F1A" w:rsidP="00E71F1A">
      <w:pPr>
        <w:spacing w:after="0"/>
        <w:rPr>
          <w:rFonts w:cs="Times New Roman"/>
          <w:b/>
          <w:szCs w:val="24"/>
        </w:rPr>
      </w:pPr>
      <w:bookmarkStart w:id="7" w:name="_Toc25141835"/>
      <w:r w:rsidRPr="00E71F1A">
        <w:rPr>
          <w:rFonts w:cs="Times New Roman"/>
          <w:szCs w:val="24"/>
        </w:rPr>
        <w:br w:type="page"/>
      </w:r>
    </w:p>
    <w:bookmarkEnd w:id="7" w:displacedByCustomXml="next"/>
    <w:bookmarkStart w:id="8" w:name="_Toc46945858" w:displacedByCustomXml="next"/>
    <w:sdt>
      <w:sdtPr>
        <w:rPr>
          <w:rFonts w:eastAsiaTheme="minorHAnsi" w:cstheme="minorBidi"/>
          <w:b w:val="0"/>
          <w:color w:val="auto"/>
          <w:szCs w:val="22"/>
        </w:rPr>
        <w:id w:val="1148480053"/>
        <w:docPartObj>
          <w:docPartGallery w:val="Table of Contents"/>
          <w:docPartUnique/>
        </w:docPartObj>
      </w:sdtPr>
      <w:sdtEndPr>
        <w:rPr>
          <w:bCs/>
          <w:noProof/>
        </w:rPr>
      </w:sdtEndPr>
      <w:sdtContent>
        <w:p w:rsidR="00732CEC" w:rsidRDefault="00C52729" w:rsidP="007649D9">
          <w:pPr>
            <w:pStyle w:val="Heading1"/>
          </w:pPr>
          <w:r>
            <w:t>DAFTAR ISI</w:t>
          </w:r>
          <w:bookmarkEnd w:id="8"/>
        </w:p>
        <w:p w:rsidR="00FC4E22" w:rsidRDefault="00732CEC">
          <w:pPr>
            <w:pStyle w:val="TOC1"/>
            <w:rPr>
              <w:rFonts w:asciiTheme="minorHAnsi" w:eastAsiaTheme="minorEastAsia" w:hAnsiTheme="minorHAnsi"/>
              <w:noProof/>
              <w:sz w:val="22"/>
            </w:rPr>
          </w:pPr>
          <w:r>
            <w:fldChar w:fldCharType="begin"/>
          </w:r>
          <w:r>
            <w:instrText xml:space="preserve"> TOC \o "1-3" \h \z \u </w:instrText>
          </w:r>
          <w:r>
            <w:fldChar w:fldCharType="separate"/>
          </w:r>
          <w:hyperlink w:anchor="_Toc46945854" w:history="1">
            <w:r w:rsidR="00FC4E22">
              <w:rPr>
                <w:rStyle w:val="Hyperlink"/>
                <w:rFonts w:cs="Times New Roman"/>
                <w:noProof/>
              </w:rPr>
              <w:t>HALAMAN SAMPUL</w:t>
            </w:r>
            <w:r w:rsidR="00FC4E22">
              <w:rPr>
                <w:noProof/>
                <w:webHidden/>
              </w:rPr>
              <w:tab/>
            </w:r>
            <w:r w:rsidR="00FC4E22">
              <w:rPr>
                <w:noProof/>
                <w:webHidden/>
              </w:rPr>
              <w:fldChar w:fldCharType="begin"/>
            </w:r>
            <w:r w:rsidR="00FC4E22">
              <w:rPr>
                <w:noProof/>
                <w:webHidden/>
              </w:rPr>
              <w:instrText xml:space="preserve"> PAGEREF _Toc46945854 \h </w:instrText>
            </w:r>
            <w:r w:rsidR="00FC4E22">
              <w:rPr>
                <w:noProof/>
                <w:webHidden/>
              </w:rPr>
            </w:r>
            <w:r w:rsidR="00FC4E22">
              <w:rPr>
                <w:noProof/>
                <w:webHidden/>
              </w:rPr>
              <w:fldChar w:fldCharType="separate"/>
            </w:r>
            <w:r w:rsidR="00F63A13">
              <w:rPr>
                <w:noProof/>
                <w:webHidden/>
              </w:rPr>
              <w:t>i</w:t>
            </w:r>
            <w:r w:rsidR="00FC4E22">
              <w:rPr>
                <w:noProof/>
                <w:webHidden/>
              </w:rPr>
              <w:fldChar w:fldCharType="end"/>
            </w:r>
          </w:hyperlink>
        </w:p>
        <w:p w:rsidR="00FC4E22" w:rsidRDefault="0083327B">
          <w:pPr>
            <w:pStyle w:val="TOC1"/>
            <w:rPr>
              <w:rFonts w:asciiTheme="minorHAnsi" w:eastAsiaTheme="minorEastAsia" w:hAnsiTheme="minorHAnsi"/>
              <w:noProof/>
              <w:sz w:val="22"/>
            </w:rPr>
          </w:pPr>
          <w:hyperlink w:anchor="_Toc46945855" w:history="1">
            <w:r w:rsidR="00FC4E22" w:rsidRPr="00377927">
              <w:rPr>
                <w:rStyle w:val="Hyperlink"/>
                <w:rFonts w:cs="Times New Roman"/>
                <w:noProof/>
                <w:lang w:val="id-ID"/>
              </w:rPr>
              <w:t>HALAMAN PERSETUJUAN</w:t>
            </w:r>
            <w:r w:rsidR="00FC4E22">
              <w:rPr>
                <w:noProof/>
                <w:webHidden/>
              </w:rPr>
              <w:tab/>
            </w:r>
            <w:r w:rsidR="00FC4E22">
              <w:rPr>
                <w:noProof/>
                <w:webHidden/>
              </w:rPr>
              <w:fldChar w:fldCharType="begin"/>
            </w:r>
            <w:r w:rsidR="00FC4E22">
              <w:rPr>
                <w:noProof/>
                <w:webHidden/>
              </w:rPr>
              <w:instrText xml:space="preserve"> PAGEREF _Toc46945855 \h </w:instrText>
            </w:r>
            <w:r w:rsidR="00FC4E22">
              <w:rPr>
                <w:noProof/>
                <w:webHidden/>
              </w:rPr>
            </w:r>
            <w:r w:rsidR="00FC4E22">
              <w:rPr>
                <w:noProof/>
                <w:webHidden/>
              </w:rPr>
              <w:fldChar w:fldCharType="separate"/>
            </w:r>
            <w:r w:rsidR="00F63A13">
              <w:rPr>
                <w:noProof/>
                <w:webHidden/>
              </w:rPr>
              <w:t>ii</w:t>
            </w:r>
            <w:r w:rsidR="00FC4E22">
              <w:rPr>
                <w:noProof/>
                <w:webHidden/>
              </w:rPr>
              <w:fldChar w:fldCharType="end"/>
            </w:r>
          </w:hyperlink>
        </w:p>
        <w:p w:rsidR="00FC4E22" w:rsidRDefault="0083327B">
          <w:pPr>
            <w:pStyle w:val="TOC1"/>
            <w:rPr>
              <w:rFonts w:asciiTheme="minorHAnsi" w:eastAsiaTheme="minorEastAsia" w:hAnsiTheme="minorHAnsi"/>
              <w:noProof/>
              <w:sz w:val="22"/>
            </w:rPr>
          </w:pPr>
          <w:hyperlink w:anchor="_Toc46945856" w:history="1">
            <w:r w:rsidR="00FC4E22" w:rsidRPr="00377927">
              <w:rPr>
                <w:rStyle w:val="Hyperlink"/>
                <w:noProof/>
              </w:rPr>
              <w:t>DAFTAR TABEL</w:t>
            </w:r>
            <w:r w:rsidR="00FC4E22">
              <w:rPr>
                <w:noProof/>
                <w:webHidden/>
              </w:rPr>
              <w:tab/>
            </w:r>
            <w:r w:rsidR="00FC4E22">
              <w:rPr>
                <w:noProof/>
                <w:webHidden/>
              </w:rPr>
              <w:fldChar w:fldCharType="begin"/>
            </w:r>
            <w:r w:rsidR="00FC4E22">
              <w:rPr>
                <w:noProof/>
                <w:webHidden/>
              </w:rPr>
              <w:instrText xml:space="preserve"> PAGEREF _Toc46945856 \h </w:instrText>
            </w:r>
            <w:r w:rsidR="00FC4E22">
              <w:rPr>
                <w:noProof/>
                <w:webHidden/>
              </w:rPr>
            </w:r>
            <w:r w:rsidR="00FC4E22">
              <w:rPr>
                <w:noProof/>
                <w:webHidden/>
              </w:rPr>
              <w:fldChar w:fldCharType="separate"/>
            </w:r>
            <w:r w:rsidR="00F63A13">
              <w:rPr>
                <w:noProof/>
                <w:webHidden/>
              </w:rPr>
              <w:t>iii</w:t>
            </w:r>
            <w:r w:rsidR="00FC4E22">
              <w:rPr>
                <w:noProof/>
                <w:webHidden/>
              </w:rPr>
              <w:fldChar w:fldCharType="end"/>
            </w:r>
          </w:hyperlink>
        </w:p>
        <w:p w:rsidR="00FC4E22" w:rsidRDefault="0083327B">
          <w:pPr>
            <w:pStyle w:val="TOC1"/>
            <w:rPr>
              <w:rFonts w:asciiTheme="minorHAnsi" w:eastAsiaTheme="minorEastAsia" w:hAnsiTheme="minorHAnsi"/>
              <w:noProof/>
              <w:sz w:val="22"/>
            </w:rPr>
          </w:pPr>
          <w:hyperlink w:anchor="_Toc46945857" w:history="1">
            <w:r w:rsidR="00FC4E22" w:rsidRPr="00377927">
              <w:rPr>
                <w:rStyle w:val="Hyperlink"/>
                <w:noProof/>
              </w:rPr>
              <w:t>DAFTAR GAMBAR</w:t>
            </w:r>
            <w:r w:rsidR="00FC4E22">
              <w:rPr>
                <w:noProof/>
                <w:webHidden/>
              </w:rPr>
              <w:tab/>
            </w:r>
            <w:r w:rsidR="00FC4E22">
              <w:rPr>
                <w:noProof/>
                <w:webHidden/>
              </w:rPr>
              <w:fldChar w:fldCharType="begin"/>
            </w:r>
            <w:r w:rsidR="00FC4E22">
              <w:rPr>
                <w:noProof/>
                <w:webHidden/>
              </w:rPr>
              <w:instrText xml:space="preserve"> PAGEREF _Toc46945857 \h </w:instrText>
            </w:r>
            <w:r w:rsidR="00FC4E22">
              <w:rPr>
                <w:noProof/>
                <w:webHidden/>
              </w:rPr>
            </w:r>
            <w:r w:rsidR="00FC4E22">
              <w:rPr>
                <w:noProof/>
                <w:webHidden/>
              </w:rPr>
              <w:fldChar w:fldCharType="separate"/>
            </w:r>
            <w:r w:rsidR="00F63A13">
              <w:rPr>
                <w:noProof/>
                <w:webHidden/>
              </w:rPr>
              <w:t>iv</w:t>
            </w:r>
            <w:r w:rsidR="00FC4E22">
              <w:rPr>
                <w:noProof/>
                <w:webHidden/>
              </w:rPr>
              <w:fldChar w:fldCharType="end"/>
            </w:r>
          </w:hyperlink>
        </w:p>
        <w:p w:rsidR="00FC4E22" w:rsidRDefault="0083327B">
          <w:pPr>
            <w:pStyle w:val="TOC1"/>
            <w:rPr>
              <w:rFonts w:asciiTheme="minorHAnsi" w:eastAsiaTheme="minorEastAsia" w:hAnsiTheme="minorHAnsi"/>
              <w:noProof/>
              <w:sz w:val="22"/>
            </w:rPr>
          </w:pPr>
          <w:hyperlink w:anchor="_Toc46945858" w:history="1">
            <w:r w:rsidR="00FC4E22" w:rsidRPr="00377927">
              <w:rPr>
                <w:rStyle w:val="Hyperlink"/>
                <w:noProof/>
              </w:rPr>
              <w:t>DAFTAR ISI</w:t>
            </w:r>
            <w:r w:rsidR="00FC4E22">
              <w:rPr>
                <w:noProof/>
                <w:webHidden/>
              </w:rPr>
              <w:tab/>
            </w:r>
            <w:r w:rsidR="00FC4E22">
              <w:rPr>
                <w:noProof/>
                <w:webHidden/>
              </w:rPr>
              <w:fldChar w:fldCharType="begin"/>
            </w:r>
            <w:r w:rsidR="00FC4E22">
              <w:rPr>
                <w:noProof/>
                <w:webHidden/>
              </w:rPr>
              <w:instrText xml:space="preserve"> PAGEREF _Toc46945858 \h </w:instrText>
            </w:r>
            <w:r w:rsidR="00FC4E22">
              <w:rPr>
                <w:noProof/>
                <w:webHidden/>
              </w:rPr>
            </w:r>
            <w:r w:rsidR="00FC4E22">
              <w:rPr>
                <w:noProof/>
                <w:webHidden/>
              </w:rPr>
              <w:fldChar w:fldCharType="separate"/>
            </w:r>
            <w:r w:rsidR="00F63A13">
              <w:rPr>
                <w:noProof/>
                <w:webHidden/>
              </w:rPr>
              <w:t>v</w:t>
            </w:r>
            <w:r w:rsidR="00FC4E22">
              <w:rPr>
                <w:noProof/>
                <w:webHidden/>
              </w:rPr>
              <w:fldChar w:fldCharType="end"/>
            </w:r>
          </w:hyperlink>
        </w:p>
        <w:p w:rsidR="00FC4E22" w:rsidRDefault="0083327B">
          <w:pPr>
            <w:pStyle w:val="TOC1"/>
            <w:rPr>
              <w:rFonts w:asciiTheme="minorHAnsi" w:eastAsiaTheme="minorEastAsia" w:hAnsiTheme="minorHAnsi"/>
              <w:noProof/>
              <w:sz w:val="22"/>
            </w:rPr>
          </w:pPr>
          <w:hyperlink w:anchor="_Toc46945859" w:history="1">
            <w:r w:rsidR="00FC4E22" w:rsidRPr="00377927">
              <w:rPr>
                <w:rStyle w:val="Hyperlink"/>
                <w:noProof/>
              </w:rPr>
              <w:t>BAB I PENDAHULUAN</w:t>
            </w:r>
            <w:r w:rsidR="00FC4E22">
              <w:rPr>
                <w:noProof/>
                <w:webHidden/>
              </w:rPr>
              <w:tab/>
            </w:r>
            <w:r w:rsidR="00FC4E22">
              <w:rPr>
                <w:noProof/>
                <w:webHidden/>
              </w:rPr>
              <w:fldChar w:fldCharType="begin"/>
            </w:r>
            <w:r w:rsidR="00FC4E22">
              <w:rPr>
                <w:noProof/>
                <w:webHidden/>
              </w:rPr>
              <w:instrText xml:space="preserve"> PAGEREF _Toc46945859 \h </w:instrText>
            </w:r>
            <w:r w:rsidR="00FC4E22">
              <w:rPr>
                <w:noProof/>
                <w:webHidden/>
              </w:rPr>
            </w:r>
            <w:r w:rsidR="00FC4E22">
              <w:rPr>
                <w:noProof/>
                <w:webHidden/>
              </w:rPr>
              <w:fldChar w:fldCharType="separate"/>
            </w:r>
            <w:r w:rsidR="00F63A13">
              <w:rPr>
                <w:noProof/>
                <w:webHidden/>
              </w:rPr>
              <w:t>1</w:t>
            </w:r>
            <w:r w:rsidR="00FC4E22">
              <w:rPr>
                <w:noProof/>
                <w:webHidden/>
              </w:rPr>
              <w:fldChar w:fldCharType="end"/>
            </w:r>
          </w:hyperlink>
        </w:p>
        <w:p w:rsidR="00FC4E22" w:rsidRDefault="0083327B" w:rsidP="00FC4E22">
          <w:pPr>
            <w:pStyle w:val="TOC2"/>
            <w:spacing w:line="360" w:lineRule="auto"/>
            <w:rPr>
              <w:rFonts w:asciiTheme="minorHAnsi" w:eastAsiaTheme="minorEastAsia" w:hAnsiTheme="minorHAnsi"/>
              <w:noProof/>
              <w:sz w:val="22"/>
            </w:rPr>
          </w:pPr>
          <w:hyperlink w:anchor="_Toc46945860" w:history="1">
            <w:r w:rsidR="00FC4E22" w:rsidRPr="00377927">
              <w:rPr>
                <w:rStyle w:val="Hyperlink"/>
                <w:noProof/>
              </w:rPr>
              <w:t>1.1 Latar Belakang</w:t>
            </w:r>
            <w:r w:rsidR="00FC4E22">
              <w:rPr>
                <w:noProof/>
                <w:webHidden/>
              </w:rPr>
              <w:tab/>
            </w:r>
            <w:r w:rsidR="00FC4E22">
              <w:rPr>
                <w:noProof/>
                <w:webHidden/>
              </w:rPr>
              <w:fldChar w:fldCharType="begin"/>
            </w:r>
            <w:r w:rsidR="00FC4E22">
              <w:rPr>
                <w:noProof/>
                <w:webHidden/>
              </w:rPr>
              <w:instrText xml:space="preserve"> PAGEREF _Toc46945860 \h </w:instrText>
            </w:r>
            <w:r w:rsidR="00FC4E22">
              <w:rPr>
                <w:noProof/>
                <w:webHidden/>
              </w:rPr>
            </w:r>
            <w:r w:rsidR="00FC4E22">
              <w:rPr>
                <w:noProof/>
                <w:webHidden/>
              </w:rPr>
              <w:fldChar w:fldCharType="separate"/>
            </w:r>
            <w:r w:rsidR="00F63A13">
              <w:rPr>
                <w:noProof/>
                <w:webHidden/>
              </w:rPr>
              <w:t>1</w:t>
            </w:r>
            <w:r w:rsidR="00FC4E22">
              <w:rPr>
                <w:noProof/>
                <w:webHidden/>
              </w:rPr>
              <w:fldChar w:fldCharType="end"/>
            </w:r>
          </w:hyperlink>
        </w:p>
        <w:p w:rsidR="00FC4E22" w:rsidRDefault="0083327B" w:rsidP="00FC4E22">
          <w:pPr>
            <w:pStyle w:val="TOC2"/>
            <w:spacing w:line="360" w:lineRule="auto"/>
            <w:rPr>
              <w:rFonts w:asciiTheme="minorHAnsi" w:eastAsiaTheme="minorEastAsia" w:hAnsiTheme="minorHAnsi"/>
              <w:noProof/>
              <w:sz w:val="22"/>
            </w:rPr>
          </w:pPr>
          <w:hyperlink w:anchor="_Toc46945861" w:history="1">
            <w:r w:rsidR="00FC4E22" w:rsidRPr="00377927">
              <w:rPr>
                <w:rStyle w:val="Hyperlink"/>
                <w:noProof/>
              </w:rPr>
              <w:t>1.2 Rumusan Masalah</w:t>
            </w:r>
            <w:r w:rsidR="00FC4E22">
              <w:rPr>
                <w:noProof/>
                <w:webHidden/>
              </w:rPr>
              <w:tab/>
            </w:r>
            <w:r w:rsidR="00FC4E22">
              <w:rPr>
                <w:noProof/>
                <w:webHidden/>
              </w:rPr>
              <w:fldChar w:fldCharType="begin"/>
            </w:r>
            <w:r w:rsidR="00FC4E22">
              <w:rPr>
                <w:noProof/>
                <w:webHidden/>
              </w:rPr>
              <w:instrText xml:space="preserve"> PAGEREF _Toc46945861 \h </w:instrText>
            </w:r>
            <w:r w:rsidR="00FC4E22">
              <w:rPr>
                <w:noProof/>
                <w:webHidden/>
              </w:rPr>
            </w:r>
            <w:r w:rsidR="00FC4E22">
              <w:rPr>
                <w:noProof/>
                <w:webHidden/>
              </w:rPr>
              <w:fldChar w:fldCharType="separate"/>
            </w:r>
            <w:r w:rsidR="00F63A13">
              <w:rPr>
                <w:noProof/>
                <w:webHidden/>
              </w:rPr>
              <w:t>3</w:t>
            </w:r>
            <w:r w:rsidR="00FC4E22">
              <w:rPr>
                <w:noProof/>
                <w:webHidden/>
              </w:rPr>
              <w:fldChar w:fldCharType="end"/>
            </w:r>
          </w:hyperlink>
        </w:p>
        <w:p w:rsidR="00FC4E22" w:rsidRDefault="0083327B" w:rsidP="00FC4E22">
          <w:pPr>
            <w:pStyle w:val="TOC2"/>
            <w:spacing w:line="360" w:lineRule="auto"/>
            <w:rPr>
              <w:rFonts w:asciiTheme="minorHAnsi" w:eastAsiaTheme="minorEastAsia" w:hAnsiTheme="minorHAnsi"/>
              <w:noProof/>
              <w:sz w:val="22"/>
            </w:rPr>
          </w:pPr>
          <w:hyperlink w:anchor="_Toc46945862" w:history="1">
            <w:r w:rsidR="00FC4E22" w:rsidRPr="00377927">
              <w:rPr>
                <w:rStyle w:val="Hyperlink"/>
                <w:noProof/>
              </w:rPr>
              <w:t>1.3 Ruang Lingkup Penelitian</w:t>
            </w:r>
            <w:r w:rsidR="00FC4E22">
              <w:rPr>
                <w:noProof/>
                <w:webHidden/>
              </w:rPr>
              <w:tab/>
            </w:r>
            <w:r w:rsidR="00FC4E22">
              <w:rPr>
                <w:noProof/>
                <w:webHidden/>
              </w:rPr>
              <w:fldChar w:fldCharType="begin"/>
            </w:r>
            <w:r w:rsidR="00FC4E22">
              <w:rPr>
                <w:noProof/>
                <w:webHidden/>
              </w:rPr>
              <w:instrText xml:space="preserve"> PAGEREF _Toc46945862 \h </w:instrText>
            </w:r>
            <w:r w:rsidR="00FC4E22">
              <w:rPr>
                <w:noProof/>
                <w:webHidden/>
              </w:rPr>
            </w:r>
            <w:r w:rsidR="00FC4E22">
              <w:rPr>
                <w:noProof/>
                <w:webHidden/>
              </w:rPr>
              <w:fldChar w:fldCharType="separate"/>
            </w:r>
            <w:r w:rsidR="00F63A13">
              <w:rPr>
                <w:noProof/>
                <w:webHidden/>
              </w:rPr>
              <w:t>3</w:t>
            </w:r>
            <w:r w:rsidR="00FC4E22">
              <w:rPr>
                <w:noProof/>
                <w:webHidden/>
              </w:rPr>
              <w:fldChar w:fldCharType="end"/>
            </w:r>
          </w:hyperlink>
        </w:p>
        <w:p w:rsidR="00FC4E22" w:rsidRDefault="0083327B" w:rsidP="00FC4E22">
          <w:pPr>
            <w:pStyle w:val="TOC2"/>
            <w:spacing w:line="360" w:lineRule="auto"/>
            <w:rPr>
              <w:rFonts w:asciiTheme="minorHAnsi" w:eastAsiaTheme="minorEastAsia" w:hAnsiTheme="minorHAnsi"/>
              <w:noProof/>
              <w:sz w:val="22"/>
            </w:rPr>
          </w:pPr>
          <w:hyperlink w:anchor="_Toc46945863" w:history="1">
            <w:r w:rsidR="00FC4E22" w:rsidRPr="00377927">
              <w:rPr>
                <w:rStyle w:val="Hyperlink"/>
                <w:noProof/>
              </w:rPr>
              <w:t>1.4 Tujuan Penelitian</w:t>
            </w:r>
            <w:r w:rsidR="00FC4E22">
              <w:rPr>
                <w:noProof/>
                <w:webHidden/>
              </w:rPr>
              <w:tab/>
            </w:r>
            <w:r w:rsidR="00FC4E22">
              <w:rPr>
                <w:noProof/>
                <w:webHidden/>
              </w:rPr>
              <w:fldChar w:fldCharType="begin"/>
            </w:r>
            <w:r w:rsidR="00FC4E22">
              <w:rPr>
                <w:noProof/>
                <w:webHidden/>
              </w:rPr>
              <w:instrText xml:space="preserve"> PAGEREF _Toc46945863 \h </w:instrText>
            </w:r>
            <w:r w:rsidR="00FC4E22">
              <w:rPr>
                <w:noProof/>
                <w:webHidden/>
              </w:rPr>
            </w:r>
            <w:r w:rsidR="00FC4E22">
              <w:rPr>
                <w:noProof/>
                <w:webHidden/>
              </w:rPr>
              <w:fldChar w:fldCharType="separate"/>
            </w:r>
            <w:r w:rsidR="00F63A13">
              <w:rPr>
                <w:noProof/>
                <w:webHidden/>
              </w:rPr>
              <w:t>3</w:t>
            </w:r>
            <w:r w:rsidR="00FC4E22">
              <w:rPr>
                <w:noProof/>
                <w:webHidden/>
              </w:rPr>
              <w:fldChar w:fldCharType="end"/>
            </w:r>
          </w:hyperlink>
        </w:p>
        <w:p w:rsidR="00FC4E22" w:rsidRDefault="0083327B" w:rsidP="00FC4E22">
          <w:pPr>
            <w:pStyle w:val="TOC2"/>
            <w:rPr>
              <w:rFonts w:asciiTheme="minorHAnsi" w:eastAsiaTheme="minorEastAsia" w:hAnsiTheme="minorHAnsi"/>
              <w:noProof/>
              <w:sz w:val="22"/>
            </w:rPr>
          </w:pPr>
          <w:hyperlink w:anchor="_Toc46945864" w:history="1">
            <w:r w:rsidR="00FC4E22" w:rsidRPr="00377927">
              <w:rPr>
                <w:rStyle w:val="Hyperlink"/>
                <w:noProof/>
              </w:rPr>
              <w:t>1.5 Manfaat Penelitian</w:t>
            </w:r>
            <w:r w:rsidR="00FC4E22">
              <w:rPr>
                <w:noProof/>
                <w:webHidden/>
              </w:rPr>
              <w:tab/>
            </w:r>
            <w:r w:rsidR="00FC4E22">
              <w:rPr>
                <w:noProof/>
                <w:webHidden/>
              </w:rPr>
              <w:fldChar w:fldCharType="begin"/>
            </w:r>
            <w:r w:rsidR="00FC4E22">
              <w:rPr>
                <w:noProof/>
                <w:webHidden/>
              </w:rPr>
              <w:instrText xml:space="preserve"> PAGEREF _Toc46945864 \h </w:instrText>
            </w:r>
            <w:r w:rsidR="00FC4E22">
              <w:rPr>
                <w:noProof/>
                <w:webHidden/>
              </w:rPr>
            </w:r>
            <w:r w:rsidR="00FC4E22">
              <w:rPr>
                <w:noProof/>
                <w:webHidden/>
              </w:rPr>
              <w:fldChar w:fldCharType="separate"/>
            </w:r>
            <w:r w:rsidR="00F63A13">
              <w:rPr>
                <w:noProof/>
                <w:webHidden/>
              </w:rPr>
              <w:t>4</w:t>
            </w:r>
            <w:r w:rsidR="00FC4E22">
              <w:rPr>
                <w:noProof/>
                <w:webHidden/>
              </w:rPr>
              <w:fldChar w:fldCharType="end"/>
            </w:r>
          </w:hyperlink>
        </w:p>
        <w:p w:rsidR="00FC4E22" w:rsidRDefault="0083327B" w:rsidP="00FC4E22">
          <w:pPr>
            <w:pStyle w:val="TOC1"/>
            <w:rPr>
              <w:rFonts w:asciiTheme="minorHAnsi" w:eastAsiaTheme="minorEastAsia" w:hAnsiTheme="minorHAnsi"/>
              <w:noProof/>
              <w:sz w:val="22"/>
            </w:rPr>
          </w:pPr>
          <w:hyperlink w:anchor="_Toc46945865" w:history="1">
            <w:r w:rsidR="00FC4E22" w:rsidRPr="00377927">
              <w:rPr>
                <w:rStyle w:val="Hyperlink"/>
                <w:rFonts w:eastAsia="Times New Roman"/>
                <w:noProof/>
              </w:rPr>
              <w:t>BAB II TINJAUAN PUSTAKA</w:t>
            </w:r>
            <w:r w:rsidR="00FC4E22">
              <w:rPr>
                <w:noProof/>
                <w:webHidden/>
              </w:rPr>
              <w:tab/>
            </w:r>
            <w:r w:rsidR="00FC4E22">
              <w:rPr>
                <w:noProof/>
                <w:webHidden/>
              </w:rPr>
              <w:fldChar w:fldCharType="begin"/>
            </w:r>
            <w:r w:rsidR="00FC4E22">
              <w:rPr>
                <w:noProof/>
                <w:webHidden/>
              </w:rPr>
              <w:instrText xml:space="preserve"> PAGEREF _Toc46945865 \h </w:instrText>
            </w:r>
            <w:r w:rsidR="00FC4E22">
              <w:rPr>
                <w:noProof/>
                <w:webHidden/>
              </w:rPr>
            </w:r>
            <w:r w:rsidR="00FC4E22">
              <w:rPr>
                <w:noProof/>
                <w:webHidden/>
              </w:rPr>
              <w:fldChar w:fldCharType="separate"/>
            </w:r>
            <w:r w:rsidR="00F63A13">
              <w:rPr>
                <w:noProof/>
                <w:webHidden/>
              </w:rPr>
              <w:t>5</w:t>
            </w:r>
            <w:r w:rsidR="00FC4E22">
              <w:rPr>
                <w:noProof/>
                <w:webHidden/>
              </w:rPr>
              <w:fldChar w:fldCharType="end"/>
            </w:r>
          </w:hyperlink>
        </w:p>
        <w:p w:rsidR="00FC4E22" w:rsidRDefault="0083327B" w:rsidP="00FC4E22">
          <w:pPr>
            <w:pStyle w:val="TOC2"/>
            <w:spacing w:line="360" w:lineRule="auto"/>
            <w:rPr>
              <w:rFonts w:asciiTheme="minorHAnsi" w:eastAsiaTheme="minorEastAsia" w:hAnsiTheme="minorHAnsi"/>
              <w:noProof/>
              <w:sz w:val="22"/>
            </w:rPr>
          </w:pPr>
          <w:hyperlink w:anchor="_Toc46945866" w:history="1">
            <w:r w:rsidR="00FC4E22" w:rsidRPr="00377927">
              <w:rPr>
                <w:rStyle w:val="Hyperlink"/>
                <w:rFonts w:eastAsia="Times New Roman"/>
                <w:noProof/>
              </w:rPr>
              <w:t>2.1 Vertical Farming</w:t>
            </w:r>
            <w:r w:rsidR="00FC4E22">
              <w:rPr>
                <w:noProof/>
                <w:webHidden/>
              </w:rPr>
              <w:tab/>
            </w:r>
            <w:r w:rsidR="00FC4E22">
              <w:rPr>
                <w:noProof/>
                <w:webHidden/>
              </w:rPr>
              <w:fldChar w:fldCharType="begin"/>
            </w:r>
            <w:r w:rsidR="00FC4E22">
              <w:rPr>
                <w:noProof/>
                <w:webHidden/>
              </w:rPr>
              <w:instrText xml:space="preserve"> PAGEREF _Toc46945866 \h </w:instrText>
            </w:r>
            <w:r w:rsidR="00FC4E22">
              <w:rPr>
                <w:noProof/>
                <w:webHidden/>
              </w:rPr>
            </w:r>
            <w:r w:rsidR="00FC4E22">
              <w:rPr>
                <w:noProof/>
                <w:webHidden/>
              </w:rPr>
              <w:fldChar w:fldCharType="separate"/>
            </w:r>
            <w:r w:rsidR="00F63A13">
              <w:rPr>
                <w:noProof/>
                <w:webHidden/>
              </w:rPr>
              <w:t>5</w:t>
            </w:r>
            <w:r w:rsidR="00FC4E22">
              <w:rPr>
                <w:noProof/>
                <w:webHidden/>
              </w:rPr>
              <w:fldChar w:fldCharType="end"/>
            </w:r>
          </w:hyperlink>
        </w:p>
        <w:p w:rsidR="00FC4E22" w:rsidRDefault="0083327B" w:rsidP="00FC4E22">
          <w:pPr>
            <w:pStyle w:val="TOC2"/>
            <w:spacing w:line="360" w:lineRule="auto"/>
            <w:rPr>
              <w:rFonts w:asciiTheme="minorHAnsi" w:eastAsiaTheme="minorEastAsia" w:hAnsiTheme="minorHAnsi"/>
              <w:noProof/>
              <w:sz w:val="22"/>
            </w:rPr>
          </w:pPr>
          <w:hyperlink w:anchor="_Toc46945867" w:history="1">
            <w:r w:rsidR="00FC4E22" w:rsidRPr="00377927">
              <w:rPr>
                <w:rStyle w:val="Hyperlink"/>
                <w:rFonts w:eastAsia="Times New Roman"/>
                <w:noProof/>
              </w:rPr>
              <w:t>2.2 Irigasi Kabut</w:t>
            </w:r>
            <w:r w:rsidR="00FC4E22">
              <w:rPr>
                <w:noProof/>
                <w:webHidden/>
              </w:rPr>
              <w:tab/>
            </w:r>
            <w:r w:rsidR="00FC4E22">
              <w:rPr>
                <w:noProof/>
                <w:webHidden/>
              </w:rPr>
              <w:fldChar w:fldCharType="begin"/>
            </w:r>
            <w:r w:rsidR="00FC4E22">
              <w:rPr>
                <w:noProof/>
                <w:webHidden/>
              </w:rPr>
              <w:instrText xml:space="preserve"> PAGEREF _Toc46945867 \h </w:instrText>
            </w:r>
            <w:r w:rsidR="00FC4E22">
              <w:rPr>
                <w:noProof/>
                <w:webHidden/>
              </w:rPr>
            </w:r>
            <w:r w:rsidR="00FC4E22">
              <w:rPr>
                <w:noProof/>
                <w:webHidden/>
              </w:rPr>
              <w:fldChar w:fldCharType="separate"/>
            </w:r>
            <w:r w:rsidR="00F63A13">
              <w:rPr>
                <w:noProof/>
                <w:webHidden/>
              </w:rPr>
              <w:t>6</w:t>
            </w:r>
            <w:r w:rsidR="00FC4E22">
              <w:rPr>
                <w:noProof/>
                <w:webHidden/>
              </w:rPr>
              <w:fldChar w:fldCharType="end"/>
            </w:r>
          </w:hyperlink>
        </w:p>
        <w:p w:rsidR="00FC4E22" w:rsidRDefault="0083327B" w:rsidP="00FC4E22">
          <w:pPr>
            <w:pStyle w:val="TOC2"/>
            <w:spacing w:line="360" w:lineRule="auto"/>
            <w:rPr>
              <w:rFonts w:asciiTheme="minorHAnsi" w:eastAsiaTheme="minorEastAsia" w:hAnsiTheme="minorHAnsi"/>
              <w:noProof/>
              <w:sz w:val="22"/>
            </w:rPr>
          </w:pPr>
          <w:hyperlink w:anchor="_Toc46945868" w:history="1">
            <w:r w:rsidR="00FC4E22" w:rsidRPr="00377927">
              <w:rPr>
                <w:rStyle w:val="Hyperlink"/>
                <w:rFonts w:eastAsia="Times New Roman"/>
                <w:noProof/>
              </w:rPr>
              <w:t>2.3 Perangkat Keras</w:t>
            </w:r>
            <w:r w:rsidR="00FC4E22">
              <w:rPr>
                <w:noProof/>
                <w:webHidden/>
              </w:rPr>
              <w:tab/>
            </w:r>
            <w:r w:rsidR="00FC4E22">
              <w:rPr>
                <w:noProof/>
                <w:webHidden/>
              </w:rPr>
              <w:fldChar w:fldCharType="begin"/>
            </w:r>
            <w:r w:rsidR="00FC4E22">
              <w:rPr>
                <w:noProof/>
                <w:webHidden/>
              </w:rPr>
              <w:instrText xml:space="preserve"> PAGEREF _Toc46945868 \h </w:instrText>
            </w:r>
            <w:r w:rsidR="00FC4E22">
              <w:rPr>
                <w:noProof/>
                <w:webHidden/>
              </w:rPr>
            </w:r>
            <w:r w:rsidR="00FC4E22">
              <w:rPr>
                <w:noProof/>
                <w:webHidden/>
              </w:rPr>
              <w:fldChar w:fldCharType="separate"/>
            </w:r>
            <w:r w:rsidR="00F63A13">
              <w:rPr>
                <w:noProof/>
                <w:webHidden/>
              </w:rPr>
              <w:t>6</w:t>
            </w:r>
            <w:r w:rsidR="00FC4E22">
              <w:rPr>
                <w:noProof/>
                <w:webHidden/>
              </w:rPr>
              <w:fldChar w:fldCharType="end"/>
            </w:r>
          </w:hyperlink>
        </w:p>
        <w:p w:rsidR="00FC4E22" w:rsidRDefault="0083327B" w:rsidP="00FC4E22">
          <w:pPr>
            <w:pStyle w:val="TOC3"/>
            <w:rPr>
              <w:rFonts w:asciiTheme="minorHAnsi" w:eastAsiaTheme="minorEastAsia" w:hAnsiTheme="minorHAnsi"/>
              <w:noProof/>
              <w:sz w:val="22"/>
            </w:rPr>
          </w:pPr>
          <w:hyperlink w:anchor="_Toc46945869" w:history="1">
            <w:r w:rsidR="00FC4E22" w:rsidRPr="00377927">
              <w:rPr>
                <w:rStyle w:val="Hyperlink"/>
                <w:rFonts w:eastAsia="Times New Roman"/>
                <w:noProof/>
              </w:rPr>
              <w:t>2.3.1 Node MCU ESP8266</w:t>
            </w:r>
            <w:r w:rsidR="00FC4E22">
              <w:rPr>
                <w:noProof/>
                <w:webHidden/>
              </w:rPr>
              <w:tab/>
            </w:r>
            <w:r w:rsidR="00FC4E22">
              <w:rPr>
                <w:noProof/>
                <w:webHidden/>
              </w:rPr>
              <w:fldChar w:fldCharType="begin"/>
            </w:r>
            <w:r w:rsidR="00FC4E22">
              <w:rPr>
                <w:noProof/>
                <w:webHidden/>
              </w:rPr>
              <w:instrText xml:space="preserve"> PAGEREF _Toc46945869 \h </w:instrText>
            </w:r>
            <w:r w:rsidR="00FC4E22">
              <w:rPr>
                <w:noProof/>
                <w:webHidden/>
              </w:rPr>
            </w:r>
            <w:r w:rsidR="00FC4E22">
              <w:rPr>
                <w:noProof/>
                <w:webHidden/>
              </w:rPr>
              <w:fldChar w:fldCharType="separate"/>
            </w:r>
            <w:r w:rsidR="00F63A13">
              <w:rPr>
                <w:noProof/>
                <w:webHidden/>
              </w:rPr>
              <w:t>6</w:t>
            </w:r>
            <w:r w:rsidR="00FC4E22">
              <w:rPr>
                <w:noProof/>
                <w:webHidden/>
              </w:rPr>
              <w:fldChar w:fldCharType="end"/>
            </w:r>
          </w:hyperlink>
        </w:p>
        <w:p w:rsidR="00FC4E22" w:rsidRDefault="0083327B" w:rsidP="00FC4E22">
          <w:pPr>
            <w:pStyle w:val="TOC3"/>
            <w:rPr>
              <w:rFonts w:asciiTheme="minorHAnsi" w:eastAsiaTheme="minorEastAsia" w:hAnsiTheme="minorHAnsi"/>
              <w:noProof/>
              <w:sz w:val="22"/>
            </w:rPr>
          </w:pPr>
          <w:hyperlink w:anchor="_Toc46945870" w:history="1">
            <w:r w:rsidR="00FC4E22" w:rsidRPr="00377927">
              <w:rPr>
                <w:rStyle w:val="Hyperlink"/>
                <w:rFonts w:eastAsia="Times New Roman"/>
                <w:noProof/>
              </w:rPr>
              <w:t xml:space="preserve">2.3.2 Sensor Kelembaban Tanah </w:t>
            </w:r>
            <w:r w:rsidR="00FC4E22" w:rsidRPr="00377927">
              <w:rPr>
                <w:rStyle w:val="Hyperlink"/>
                <w:rFonts w:cs="Times New Roman"/>
                <w:noProof/>
              </w:rPr>
              <w:t>SEN0193</w:t>
            </w:r>
            <w:r w:rsidR="00FC4E22">
              <w:rPr>
                <w:noProof/>
                <w:webHidden/>
              </w:rPr>
              <w:tab/>
            </w:r>
            <w:r w:rsidR="00FC4E22">
              <w:rPr>
                <w:noProof/>
                <w:webHidden/>
              </w:rPr>
              <w:fldChar w:fldCharType="begin"/>
            </w:r>
            <w:r w:rsidR="00FC4E22">
              <w:rPr>
                <w:noProof/>
                <w:webHidden/>
              </w:rPr>
              <w:instrText xml:space="preserve"> PAGEREF _Toc46945870 \h </w:instrText>
            </w:r>
            <w:r w:rsidR="00FC4E22">
              <w:rPr>
                <w:noProof/>
                <w:webHidden/>
              </w:rPr>
            </w:r>
            <w:r w:rsidR="00FC4E22">
              <w:rPr>
                <w:noProof/>
                <w:webHidden/>
              </w:rPr>
              <w:fldChar w:fldCharType="separate"/>
            </w:r>
            <w:r w:rsidR="00F63A13">
              <w:rPr>
                <w:noProof/>
                <w:webHidden/>
              </w:rPr>
              <w:t>7</w:t>
            </w:r>
            <w:r w:rsidR="00FC4E22">
              <w:rPr>
                <w:noProof/>
                <w:webHidden/>
              </w:rPr>
              <w:fldChar w:fldCharType="end"/>
            </w:r>
          </w:hyperlink>
        </w:p>
        <w:p w:rsidR="00FC4E22" w:rsidRDefault="0083327B" w:rsidP="00FC4E22">
          <w:pPr>
            <w:pStyle w:val="TOC3"/>
            <w:rPr>
              <w:rFonts w:asciiTheme="minorHAnsi" w:eastAsiaTheme="minorEastAsia" w:hAnsiTheme="minorHAnsi"/>
              <w:noProof/>
              <w:sz w:val="22"/>
            </w:rPr>
          </w:pPr>
          <w:hyperlink w:anchor="_Toc46945871" w:history="1">
            <w:r w:rsidR="00FC4E22" w:rsidRPr="00377927">
              <w:rPr>
                <w:rStyle w:val="Hyperlink"/>
                <w:rFonts w:eastAsia="Times New Roman"/>
                <w:noProof/>
              </w:rPr>
              <w:t>2.3.3 Sensor Suhu DS18B20</w:t>
            </w:r>
            <w:r w:rsidR="00FC4E22">
              <w:rPr>
                <w:noProof/>
                <w:webHidden/>
              </w:rPr>
              <w:tab/>
            </w:r>
            <w:r w:rsidR="00FC4E22">
              <w:rPr>
                <w:noProof/>
                <w:webHidden/>
              </w:rPr>
              <w:fldChar w:fldCharType="begin"/>
            </w:r>
            <w:r w:rsidR="00FC4E22">
              <w:rPr>
                <w:noProof/>
                <w:webHidden/>
              </w:rPr>
              <w:instrText xml:space="preserve"> PAGEREF _Toc46945871 \h </w:instrText>
            </w:r>
            <w:r w:rsidR="00FC4E22">
              <w:rPr>
                <w:noProof/>
                <w:webHidden/>
              </w:rPr>
            </w:r>
            <w:r w:rsidR="00FC4E22">
              <w:rPr>
                <w:noProof/>
                <w:webHidden/>
              </w:rPr>
              <w:fldChar w:fldCharType="separate"/>
            </w:r>
            <w:r w:rsidR="00F63A13">
              <w:rPr>
                <w:noProof/>
                <w:webHidden/>
              </w:rPr>
              <w:t>8</w:t>
            </w:r>
            <w:r w:rsidR="00FC4E22">
              <w:rPr>
                <w:noProof/>
                <w:webHidden/>
              </w:rPr>
              <w:fldChar w:fldCharType="end"/>
            </w:r>
          </w:hyperlink>
        </w:p>
        <w:p w:rsidR="00FC4E22" w:rsidRDefault="0083327B" w:rsidP="00FC4E22">
          <w:pPr>
            <w:pStyle w:val="TOC3"/>
            <w:rPr>
              <w:rFonts w:asciiTheme="minorHAnsi" w:eastAsiaTheme="minorEastAsia" w:hAnsiTheme="minorHAnsi"/>
              <w:noProof/>
              <w:sz w:val="22"/>
            </w:rPr>
          </w:pPr>
          <w:hyperlink w:anchor="_Toc46945872" w:history="1">
            <w:r w:rsidR="00FC4E22" w:rsidRPr="00377927">
              <w:rPr>
                <w:rStyle w:val="Hyperlink"/>
                <w:rFonts w:eastAsia="Times New Roman"/>
                <w:noProof/>
              </w:rPr>
              <w:t>2.3.4 Sensor TDS (</w:t>
            </w:r>
            <w:r w:rsidR="00FC4E22" w:rsidRPr="00377927">
              <w:rPr>
                <w:rStyle w:val="Hyperlink"/>
                <w:noProof/>
              </w:rPr>
              <w:t>Total Dissolve Solid</w:t>
            </w:r>
            <w:r w:rsidR="00FC4E22" w:rsidRPr="00377927">
              <w:rPr>
                <w:rStyle w:val="Hyperlink"/>
                <w:rFonts w:eastAsia="Times New Roman"/>
                <w:noProof/>
              </w:rPr>
              <w:t>)</w:t>
            </w:r>
            <w:r w:rsidR="00FC4E22">
              <w:rPr>
                <w:noProof/>
                <w:webHidden/>
              </w:rPr>
              <w:tab/>
            </w:r>
            <w:r w:rsidR="00FC4E22">
              <w:rPr>
                <w:noProof/>
                <w:webHidden/>
              </w:rPr>
              <w:fldChar w:fldCharType="begin"/>
            </w:r>
            <w:r w:rsidR="00FC4E22">
              <w:rPr>
                <w:noProof/>
                <w:webHidden/>
              </w:rPr>
              <w:instrText xml:space="preserve"> PAGEREF _Toc46945872 \h </w:instrText>
            </w:r>
            <w:r w:rsidR="00FC4E22">
              <w:rPr>
                <w:noProof/>
                <w:webHidden/>
              </w:rPr>
            </w:r>
            <w:r w:rsidR="00FC4E22">
              <w:rPr>
                <w:noProof/>
                <w:webHidden/>
              </w:rPr>
              <w:fldChar w:fldCharType="separate"/>
            </w:r>
            <w:r w:rsidR="00F63A13">
              <w:rPr>
                <w:noProof/>
                <w:webHidden/>
              </w:rPr>
              <w:t>9</w:t>
            </w:r>
            <w:r w:rsidR="00FC4E22">
              <w:rPr>
                <w:noProof/>
                <w:webHidden/>
              </w:rPr>
              <w:fldChar w:fldCharType="end"/>
            </w:r>
          </w:hyperlink>
        </w:p>
        <w:p w:rsidR="00FC4E22" w:rsidRDefault="0083327B" w:rsidP="00FC4E22">
          <w:pPr>
            <w:pStyle w:val="TOC3"/>
            <w:rPr>
              <w:rFonts w:asciiTheme="minorHAnsi" w:eastAsiaTheme="minorEastAsia" w:hAnsiTheme="minorHAnsi"/>
              <w:noProof/>
              <w:sz w:val="22"/>
            </w:rPr>
          </w:pPr>
          <w:hyperlink w:anchor="_Toc46945873" w:history="1">
            <w:r w:rsidR="00FC4E22" w:rsidRPr="00377927">
              <w:rPr>
                <w:rStyle w:val="Hyperlink"/>
                <w:rFonts w:eastAsia="Times New Roman"/>
                <w:noProof/>
              </w:rPr>
              <w:t>2.3.5 Raspberry Pi</w:t>
            </w:r>
            <w:r w:rsidR="00FC4E22">
              <w:rPr>
                <w:noProof/>
                <w:webHidden/>
              </w:rPr>
              <w:tab/>
            </w:r>
            <w:r w:rsidR="00FC4E22">
              <w:rPr>
                <w:noProof/>
                <w:webHidden/>
              </w:rPr>
              <w:fldChar w:fldCharType="begin"/>
            </w:r>
            <w:r w:rsidR="00FC4E22">
              <w:rPr>
                <w:noProof/>
                <w:webHidden/>
              </w:rPr>
              <w:instrText xml:space="preserve"> PAGEREF _Toc46945873 \h </w:instrText>
            </w:r>
            <w:r w:rsidR="00FC4E22">
              <w:rPr>
                <w:noProof/>
                <w:webHidden/>
              </w:rPr>
            </w:r>
            <w:r w:rsidR="00FC4E22">
              <w:rPr>
                <w:noProof/>
                <w:webHidden/>
              </w:rPr>
              <w:fldChar w:fldCharType="separate"/>
            </w:r>
            <w:r w:rsidR="00F63A13">
              <w:rPr>
                <w:noProof/>
                <w:webHidden/>
              </w:rPr>
              <w:t>9</w:t>
            </w:r>
            <w:r w:rsidR="00FC4E22">
              <w:rPr>
                <w:noProof/>
                <w:webHidden/>
              </w:rPr>
              <w:fldChar w:fldCharType="end"/>
            </w:r>
          </w:hyperlink>
        </w:p>
        <w:p w:rsidR="00FC4E22" w:rsidRDefault="0083327B" w:rsidP="00FC4E22">
          <w:pPr>
            <w:pStyle w:val="TOC3"/>
            <w:rPr>
              <w:rFonts w:asciiTheme="minorHAnsi" w:eastAsiaTheme="minorEastAsia" w:hAnsiTheme="minorHAnsi"/>
              <w:noProof/>
              <w:sz w:val="22"/>
            </w:rPr>
          </w:pPr>
          <w:hyperlink w:anchor="_Toc46945874" w:history="1">
            <w:r w:rsidR="00FC4E22" w:rsidRPr="00377927">
              <w:rPr>
                <w:rStyle w:val="Hyperlink"/>
                <w:rFonts w:eastAsia="Times New Roman"/>
                <w:noProof/>
              </w:rPr>
              <w:t>2.3.6 Relay</w:t>
            </w:r>
            <w:r w:rsidR="00FC4E22">
              <w:rPr>
                <w:noProof/>
                <w:webHidden/>
              </w:rPr>
              <w:tab/>
            </w:r>
            <w:r w:rsidR="00FC4E22">
              <w:rPr>
                <w:noProof/>
                <w:webHidden/>
              </w:rPr>
              <w:fldChar w:fldCharType="begin"/>
            </w:r>
            <w:r w:rsidR="00FC4E22">
              <w:rPr>
                <w:noProof/>
                <w:webHidden/>
              </w:rPr>
              <w:instrText xml:space="preserve"> PAGEREF _Toc46945874 \h </w:instrText>
            </w:r>
            <w:r w:rsidR="00FC4E22">
              <w:rPr>
                <w:noProof/>
                <w:webHidden/>
              </w:rPr>
            </w:r>
            <w:r w:rsidR="00FC4E22">
              <w:rPr>
                <w:noProof/>
                <w:webHidden/>
              </w:rPr>
              <w:fldChar w:fldCharType="separate"/>
            </w:r>
            <w:r w:rsidR="00F63A13">
              <w:rPr>
                <w:noProof/>
                <w:webHidden/>
              </w:rPr>
              <w:t>11</w:t>
            </w:r>
            <w:r w:rsidR="00FC4E22">
              <w:rPr>
                <w:noProof/>
                <w:webHidden/>
              </w:rPr>
              <w:fldChar w:fldCharType="end"/>
            </w:r>
          </w:hyperlink>
        </w:p>
        <w:p w:rsidR="00FC4E22" w:rsidRDefault="0083327B" w:rsidP="00FC4E22">
          <w:pPr>
            <w:pStyle w:val="TOC3"/>
            <w:rPr>
              <w:rFonts w:asciiTheme="minorHAnsi" w:eastAsiaTheme="minorEastAsia" w:hAnsiTheme="minorHAnsi"/>
              <w:noProof/>
              <w:sz w:val="22"/>
            </w:rPr>
          </w:pPr>
          <w:hyperlink w:anchor="_Toc46945875" w:history="1">
            <w:r w:rsidR="00FC4E22" w:rsidRPr="00377927">
              <w:rPr>
                <w:rStyle w:val="Hyperlink"/>
                <w:rFonts w:eastAsia="Times New Roman"/>
                <w:noProof/>
              </w:rPr>
              <w:t>2.3.7 Nozzle</w:t>
            </w:r>
            <w:r w:rsidR="00FC4E22">
              <w:rPr>
                <w:noProof/>
                <w:webHidden/>
              </w:rPr>
              <w:tab/>
            </w:r>
            <w:r w:rsidR="00FC4E22">
              <w:rPr>
                <w:noProof/>
                <w:webHidden/>
              </w:rPr>
              <w:fldChar w:fldCharType="begin"/>
            </w:r>
            <w:r w:rsidR="00FC4E22">
              <w:rPr>
                <w:noProof/>
                <w:webHidden/>
              </w:rPr>
              <w:instrText xml:space="preserve"> PAGEREF _Toc46945875 \h </w:instrText>
            </w:r>
            <w:r w:rsidR="00FC4E22">
              <w:rPr>
                <w:noProof/>
                <w:webHidden/>
              </w:rPr>
            </w:r>
            <w:r w:rsidR="00FC4E22">
              <w:rPr>
                <w:noProof/>
                <w:webHidden/>
              </w:rPr>
              <w:fldChar w:fldCharType="separate"/>
            </w:r>
            <w:r w:rsidR="00F63A13">
              <w:rPr>
                <w:noProof/>
                <w:webHidden/>
              </w:rPr>
              <w:t>12</w:t>
            </w:r>
            <w:r w:rsidR="00FC4E22">
              <w:rPr>
                <w:noProof/>
                <w:webHidden/>
              </w:rPr>
              <w:fldChar w:fldCharType="end"/>
            </w:r>
          </w:hyperlink>
        </w:p>
        <w:p w:rsidR="00FC4E22" w:rsidRDefault="0083327B" w:rsidP="00FC4E22">
          <w:pPr>
            <w:pStyle w:val="TOC3"/>
            <w:rPr>
              <w:rFonts w:asciiTheme="minorHAnsi" w:eastAsiaTheme="minorEastAsia" w:hAnsiTheme="minorHAnsi"/>
              <w:noProof/>
              <w:sz w:val="22"/>
            </w:rPr>
          </w:pPr>
          <w:hyperlink w:anchor="_Toc46945876" w:history="1">
            <w:r w:rsidR="00FC4E22" w:rsidRPr="00377927">
              <w:rPr>
                <w:rStyle w:val="Hyperlink"/>
                <w:noProof/>
              </w:rPr>
              <w:t>2.3.8</w:t>
            </w:r>
            <w:r w:rsidR="00FC4E22">
              <w:rPr>
                <w:rFonts w:asciiTheme="minorHAnsi" w:eastAsiaTheme="minorEastAsia" w:hAnsiTheme="minorHAnsi"/>
                <w:noProof/>
                <w:sz w:val="22"/>
              </w:rPr>
              <w:tab/>
            </w:r>
            <w:r w:rsidR="00FC4E22" w:rsidRPr="00377927">
              <w:rPr>
                <w:rStyle w:val="Hyperlink"/>
                <w:noProof/>
              </w:rPr>
              <w:t>Sensor Ultrasonik HC-SR04</w:t>
            </w:r>
            <w:r w:rsidR="00FC4E22">
              <w:rPr>
                <w:noProof/>
                <w:webHidden/>
              </w:rPr>
              <w:tab/>
            </w:r>
            <w:r w:rsidR="00FC4E22">
              <w:rPr>
                <w:noProof/>
                <w:webHidden/>
              </w:rPr>
              <w:fldChar w:fldCharType="begin"/>
            </w:r>
            <w:r w:rsidR="00FC4E22">
              <w:rPr>
                <w:noProof/>
                <w:webHidden/>
              </w:rPr>
              <w:instrText xml:space="preserve"> PAGEREF _Toc46945876 \h </w:instrText>
            </w:r>
            <w:r w:rsidR="00FC4E22">
              <w:rPr>
                <w:noProof/>
                <w:webHidden/>
              </w:rPr>
            </w:r>
            <w:r w:rsidR="00FC4E22">
              <w:rPr>
                <w:noProof/>
                <w:webHidden/>
              </w:rPr>
              <w:fldChar w:fldCharType="separate"/>
            </w:r>
            <w:r w:rsidR="00F63A13">
              <w:rPr>
                <w:noProof/>
                <w:webHidden/>
              </w:rPr>
              <w:t>12</w:t>
            </w:r>
            <w:r w:rsidR="00FC4E22">
              <w:rPr>
                <w:noProof/>
                <w:webHidden/>
              </w:rPr>
              <w:fldChar w:fldCharType="end"/>
            </w:r>
          </w:hyperlink>
        </w:p>
        <w:p w:rsidR="00FC4E22" w:rsidRDefault="0083327B" w:rsidP="00FC4E22">
          <w:pPr>
            <w:pStyle w:val="TOC2"/>
            <w:spacing w:line="360" w:lineRule="auto"/>
            <w:rPr>
              <w:rFonts w:asciiTheme="minorHAnsi" w:eastAsiaTheme="minorEastAsia" w:hAnsiTheme="minorHAnsi"/>
              <w:noProof/>
              <w:sz w:val="22"/>
            </w:rPr>
          </w:pPr>
          <w:hyperlink w:anchor="_Toc46945877" w:history="1">
            <w:r w:rsidR="00FC4E22" w:rsidRPr="00377927">
              <w:rPr>
                <w:rStyle w:val="Hyperlink"/>
                <w:rFonts w:eastAsia="Times New Roman"/>
                <w:noProof/>
              </w:rPr>
              <w:t>2.4 Perangkat Lunak</w:t>
            </w:r>
            <w:r w:rsidR="00FC4E22">
              <w:rPr>
                <w:noProof/>
                <w:webHidden/>
              </w:rPr>
              <w:tab/>
            </w:r>
            <w:r w:rsidR="00FC4E22">
              <w:rPr>
                <w:noProof/>
                <w:webHidden/>
              </w:rPr>
              <w:fldChar w:fldCharType="begin"/>
            </w:r>
            <w:r w:rsidR="00FC4E22">
              <w:rPr>
                <w:noProof/>
                <w:webHidden/>
              </w:rPr>
              <w:instrText xml:space="preserve"> PAGEREF _Toc46945877 \h </w:instrText>
            </w:r>
            <w:r w:rsidR="00FC4E22">
              <w:rPr>
                <w:noProof/>
                <w:webHidden/>
              </w:rPr>
            </w:r>
            <w:r w:rsidR="00FC4E22">
              <w:rPr>
                <w:noProof/>
                <w:webHidden/>
              </w:rPr>
              <w:fldChar w:fldCharType="separate"/>
            </w:r>
            <w:r w:rsidR="00F63A13">
              <w:rPr>
                <w:noProof/>
                <w:webHidden/>
              </w:rPr>
              <w:t>13</w:t>
            </w:r>
            <w:r w:rsidR="00FC4E22">
              <w:rPr>
                <w:noProof/>
                <w:webHidden/>
              </w:rPr>
              <w:fldChar w:fldCharType="end"/>
            </w:r>
          </w:hyperlink>
        </w:p>
        <w:p w:rsidR="00FC4E22" w:rsidRDefault="0083327B">
          <w:pPr>
            <w:pStyle w:val="TOC3"/>
            <w:rPr>
              <w:rFonts w:asciiTheme="minorHAnsi" w:eastAsiaTheme="minorEastAsia" w:hAnsiTheme="minorHAnsi"/>
              <w:noProof/>
              <w:sz w:val="22"/>
            </w:rPr>
          </w:pPr>
          <w:hyperlink w:anchor="_Toc46945878" w:history="1">
            <w:r w:rsidR="00FC4E22" w:rsidRPr="00377927">
              <w:rPr>
                <w:rStyle w:val="Hyperlink"/>
                <w:rFonts w:eastAsia="Times New Roman"/>
                <w:noProof/>
              </w:rPr>
              <w:t>2.4.1 Arduino IDE</w:t>
            </w:r>
            <w:r w:rsidR="00FC4E22">
              <w:rPr>
                <w:noProof/>
                <w:webHidden/>
              </w:rPr>
              <w:tab/>
            </w:r>
            <w:r w:rsidR="00FC4E22">
              <w:rPr>
                <w:noProof/>
                <w:webHidden/>
              </w:rPr>
              <w:fldChar w:fldCharType="begin"/>
            </w:r>
            <w:r w:rsidR="00FC4E22">
              <w:rPr>
                <w:noProof/>
                <w:webHidden/>
              </w:rPr>
              <w:instrText xml:space="preserve"> PAGEREF _Toc46945878 \h </w:instrText>
            </w:r>
            <w:r w:rsidR="00FC4E22">
              <w:rPr>
                <w:noProof/>
                <w:webHidden/>
              </w:rPr>
            </w:r>
            <w:r w:rsidR="00FC4E22">
              <w:rPr>
                <w:noProof/>
                <w:webHidden/>
              </w:rPr>
              <w:fldChar w:fldCharType="separate"/>
            </w:r>
            <w:r w:rsidR="00F63A13">
              <w:rPr>
                <w:noProof/>
                <w:webHidden/>
              </w:rPr>
              <w:t>13</w:t>
            </w:r>
            <w:r w:rsidR="00FC4E22">
              <w:rPr>
                <w:noProof/>
                <w:webHidden/>
              </w:rPr>
              <w:fldChar w:fldCharType="end"/>
            </w:r>
          </w:hyperlink>
        </w:p>
        <w:p w:rsidR="00FC4E22" w:rsidRDefault="0083327B">
          <w:pPr>
            <w:pStyle w:val="TOC1"/>
            <w:rPr>
              <w:rFonts w:asciiTheme="minorHAnsi" w:eastAsiaTheme="minorEastAsia" w:hAnsiTheme="minorHAnsi"/>
              <w:noProof/>
              <w:sz w:val="22"/>
            </w:rPr>
          </w:pPr>
          <w:hyperlink w:anchor="_Toc46945879" w:history="1">
            <w:r w:rsidR="00FC4E22" w:rsidRPr="00377927">
              <w:rPr>
                <w:rStyle w:val="Hyperlink"/>
                <w:noProof/>
              </w:rPr>
              <w:t>BAB III METODOLOGI PENELITIAN</w:t>
            </w:r>
            <w:r w:rsidR="00FC4E22">
              <w:rPr>
                <w:noProof/>
                <w:webHidden/>
              </w:rPr>
              <w:tab/>
            </w:r>
            <w:r w:rsidR="00FC4E22">
              <w:rPr>
                <w:noProof/>
                <w:webHidden/>
              </w:rPr>
              <w:fldChar w:fldCharType="begin"/>
            </w:r>
            <w:r w:rsidR="00FC4E22">
              <w:rPr>
                <w:noProof/>
                <w:webHidden/>
              </w:rPr>
              <w:instrText xml:space="preserve"> PAGEREF _Toc46945879 \h </w:instrText>
            </w:r>
            <w:r w:rsidR="00FC4E22">
              <w:rPr>
                <w:noProof/>
                <w:webHidden/>
              </w:rPr>
            </w:r>
            <w:r w:rsidR="00FC4E22">
              <w:rPr>
                <w:noProof/>
                <w:webHidden/>
              </w:rPr>
              <w:fldChar w:fldCharType="separate"/>
            </w:r>
            <w:r w:rsidR="00F63A13">
              <w:rPr>
                <w:noProof/>
                <w:webHidden/>
              </w:rPr>
              <w:t>14</w:t>
            </w:r>
            <w:r w:rsidR="00FC4E22">
              <w:rPr>
                <w:noProof/>
                <w:webHidden/>
              </w:rPr>
              <w:fldChar w:fldCharType="end"/>
            </w:r>
          </w:hyperlink>
        </w:p>
        <w:p w:rsidR="00FC4E22" w:rsidRDefault="0083327B" w:rsidP="00FC4E22">
          <w:pPr>
            <w:pStyle w:val="TOC2"/>
            <w:spacing w:line="360" w:lineRule="auto"/>
            <w:rPr>
              <w:rFonts w:asciiTheme="minorHAnsi" w:eastAsiaTheme="minorEastAsia" w:hAnsiTheme="minorHAnsi"/>
              <w:noProof/>
              <w:sz w:val="22"/>
            </w:rPr>
          </w:pPr>
          <w:hyperlink w:anchor="_Toc46945880" w:history="1">
            <w:r w:rsidR="00FC4E22" w:rsidRPr="00377927">
              <w:rPr>
                <w:rStyle w:val="Hyperlink"/>
                <w:noProof/>
              </w:rPr>
              <w:t>3.1 Waktu dan Tempat Penelitian</w:t>
            </w:r>
            <w:r w:rsidR="00FC4E22">
              <w:rPr>
                <w:noProof/>
                <w:webHidden/>
              </w:rPr>
              <w:tab/>
            </w:r>
            <w:r w:rsidR="00FC4E22">
              <w:rPr>
                <w:noProof/>
                <w:webHidden/>
              </w:rPr>
              <w:fldChar w:fldCharType="begin"/>
            </w:r>
            <w:r w:rsidR="00FC4E22">
              <w:rPr>
                <w:noProof/>
                <w:webHidden/>
              </w:rPr>
              <w:instrText xml:space="preserve"> PAGEREF _Toc46945880 \h </w:instrText>
            </w:r>
            <w:r w:rsidR="00FC4E22">
              <w:rPr>
                <w:noProof/>
                <w:webHidden/>
              </w:rPr>
            </w:r>
            <w:r w:rsidR="00FC4E22">
              <w:rPr>
                <w:noProof/>
                <w:webHidden/>
              </w:rPr>
              <w:fldChar w:fldCharType="separate"/>
            </w:r>
            <w:r w:rsidR="00F63A13">
              <w:rPr>
                <w:noProof/>
                <w:webHidden/>
              </w:rPr>
              <w:t>14</w:t>
            </w:r>
            <w:r w:rsidR="00FC4E22">
              <w:rPr>
                <w:noProof/>
                <w:webHidden/>
              </w:rPr>
              <w:fldChar w:fldCharType="end"/>
            </w:r>
          </w:hyperlink>
        </w:p>
        <w:p w:rsidR="00FC4E22" w:rsidRDefault="0083327B" w:rsidP="00FC4E22">
          <w:pPr>
            <w:pStyle w:val="TOC2"/>
            <w:spacing w:line="360" w:lineRule="auto"/>
            <w:rPr>
              <w:rFonts w:asciiTheme="minorHAnsi" w:eastAsiaTheme="minorEastAsia" w:hAnsiTheme="minorHAnsi"/>
              <w:noProof/>
              <w:sz w:val="22"/>
            </w:rPr>
          </w:pPr>
          <w:hyperlink w:anchor="_Toc46945881" w:history="1">
            <w:r w:rsidR="00FC4E22" w:rsidRPr="00377927">
              <w:rPr>
                <w:rStyle w:val="Hyperlink"/>
                <w:noProof/>
              </w:rPr>
              <w:t>3.2 Alat dan Bahan</w:t>
            </w:r>
            <w:r w:rsidR="00FC4E22">
              <w:rPr>
                <w:noProof/>
                <w:webHidden/>
              </w:rPr>
              <w:tab/>
            </w:r>
            <w:r w:rsidR="00FC4E22">
              <w:rPr>
                <w:noProof/>
                <w:webHidden/>
              </w:rPr>
              <w:fldChar w:fldCharType="begin"/>
            </w:r>
            <w:r w:rsidR="00FC4E22">
              <w:rPr>
                <w:noProof/>
                <w:webHidden/>
              </w:rPr>
              <w:instrText xml:space="preserve"> PAGEREF _Toc46945881 \h </w:instrText>
            </w:r>
            <w:r w:rsidR="00FC4E22">
              <w:rPr>
                <w:noProof/>
                <w:webHidden/>
              </w:rPr>
            </w:r>
            <w:r w:rsidR="00FC4E22">
              <w:rPr>
                <w:noProof/>
                <w:webHidden/>
              </w:rPr>
              <w:fldChar w:fldCharType="separate"/>
            </w:r>
            <w:r w:rsidR="00F63A13">
              <w:rPr>
                <w:noProof/>
                <w:webHidden/>
              </w:rPr>
              <w:t>14</w:t>
            </w:r>
            <w:r w:rsidR="00FC4E22">
              <w:rPr>
                <w:noProof/>
                <w:webHidden/>
              </w:rPr>
              <w:fldChar w:fldCharType="end"/>
            </w:r>
          </w:hyperlink>
        </w:p>
        <w:p w:rsidR="00FC4E22" w:rsidRDefault="0083327B" w:rsidP="00FC4E22">
          <w:pPr>
            <w:pStyle w:val="TOC3"/>
            <w:rPr>
              <w:rFonts w:asciiTheme="minorHAnsi" w:eastAsiaTheme="minorEastAsia" w:hAnsiTheme="minorHAnsi"/>
              <w:noProof/>
              <w:sz w:val="22"/>
            </w:rPr>
          </w:pPr>
          <w:hyperlink w:anchor="_Toc46945882" w:history="1">
            <w:r w:rsidR="00FC4E22" w:rsidRPr="00377927">
              <w:rPr>
                <w:rStyle w:val="Hyperlink"/>
                <w:noProof/>
              </w:rPr>
              <w:t>3.2.1 Perangkat Keras</w:t>
            </w:r>
            <w:r w:rsidR="00FC4E22">
              <w:rPr>
                <w:noProof/>
                <w:webHidden/>
              </w:rPr>
              <w:tab/>
            </w:r>
            <w:r w:rsidR="00FC4E22">
              <w:rPr>
                <w:noProof/>
                <w:webHidden/>
              </w:rPr>
              <w:fldChar w:fldCharType="begin"/>
            </w:r>
            <w:r w:rsidR="00FC4E22">
              <w:rPr>
                <w:noProof/>
                <w:webHidden/>
              </w:rPr>
              <w:instrText xml:space="preserve"> PAGEREF _Toc46945882 \h </w:instrText>
            </w:r>
            <w:r w:rsidR="00FC4E22">
              <w:rPr>
                <w:noProof/>
                <w:webHidden/>
              </w:rPr>
            </w:r>
            <w:r w:rsidR="00FC4E22">
              <w:rPr>
                <w:noProof/>
                <w:webHidden/>
              </w:rPr>
              <w:fldChar w:fldCharType="separate"/>
            </w:r>
            <w:r w:rsidR="00F63A13">
              <w:rPr>
                <w:noProof/>
                <w:webHidden/>
              </w:rPr>
              <w:t>14</w:t>
            </w:r>
            <w:r w:rsidR="00FC4E22">
              <w:rPr>
                <w:noProof/>
                <w:webHidden/>
              </w:rPr>
              <w:fldChar w:fldCharType="end"/>
            </w:r>
          </w:hyperlink>
        </w:p>
        <w:p w:rsidR="00FC4E22" w:rsidRDefault="0083327B" w:rsidP="00FC4E22">
          <w:pPr>
            <w:pStyle w:val="TOC3"/>
            <w:rPr>
              <w:rFonts w:asciiTheme="minorHAnsi" w:eastAsiaTheme="minorEastAsia" w:hAnsiTheme="minorHAnsi"/>
              <w:noProof/>
              <w:sz w:val="22"/>
            </w:rPr>
          </w:pPr>
          <w:hyperlink w:anchor="_Toc46945883" w:history="1">
            <w:r w:rsidR="00FC4E22" w:rsidRPr="00377927">
              <w:rPr>
                <w:rStyle w:val="Hyperlink"/>
                <w:noProof/>
              </w:rPr>
              <w:t>3.2.2 Perangkat Lunak</w:t>
            </w:r>
            <w:r w:rsidR="00FC4E22">
              <w:rPr>
                <w:noProof/>
                <w:webHidden/>
              </w:rPr>
              <w:tab/>
            </w:r>
            <w:r w:rsidR="00FC4E22">
              <w:rPr>
                <w:noProof/>
                <w:webHidden/>
              </w:rPr>
              <w:fldChar w:fldCharType="begin"/>
            </w:r>
            <w:r w:rsidR="00FC4E22">
              <w:rPr>
                <w:noProof/>
                <w:webHidden/>
              </w:rPr>
              <w:instrText xml:space="preserve"> PAGEREF _Toc46945883 \h </w:instrText>
            </w:r>
            <w:r w:rsidR="00FC4E22">
              <w:rPr>
                <w:noProof/>
                <w:webHidden/>
              </w:rPr>
            </w:r>
            <w:r w:rsidR="00FC4E22">
              <w:rPr>
                <w:noProof/>
                <w:webHidden/>
              </w:rPr>
              <w:fldChar w:fldCharType="separate"/>
            </w:r>
            <w:r w:rsidR="00F63A13">
              <w:rPr>
                <w:noProof/>
                <w:webHidden/>
              </w:rPr>
              <w:t>15</w:t>
            </w:r>
            <w:r w:rsidR="00FC4E22">
              <w:rPr>
                <w:noProof/>
                <w:webHidden/>
              </w:rPr>
              <w:fldChar w:fldCharType="end"/>
            </w:r>
          </w:hyperlink>
        </w:p>
        <w:p w:rsidR="00FC4E22" w:rsidRDefault="0083327B" w:rsidP="00FC4E22">
          <w:pPr>
            <w:pStyle w:val="TOC2"/>
            <w:spacing w:line="360" w:lineRule="auto"/>
            <w:rPr>
              <w:rFonts w:asciiTheme="minorHAnsi" w:eastAsiaTheme="minorEastAsia" w:hAnsiTheme="minorHAnsi"/>
              <w:noProof/>
              <w:sz w:val="22"/>
            </w:rPr>
          </w:pPr>
          <w:hyperlink w:anchor="_Toc46945884" w:history="1">
            <w:r w:rsidR="00FC4E22" w:rsidRPr="00377927">
              <w:rPr>
                <w:rStyle w:val="Hyperlink"/>
                <w:noProof/>
              </w:rPr>
              <w:t>3.3 Metode Penelitian</w:t>
            </w:r>
            <w:r w:rsidR="00FC4E22">
              <w:rPr>
                <w:noProof/>
                <w:webHidden/>
              </w:rPr>
              <w:tab/>
            </w:r>
            <w:r w:rsidR="00FC4E22">
              <w:rPr>
                <w:noProof/>
                <w:webHidden/>
              </w:rPr>
              <w:fldChar w:fldCharType="begin"/>
            </w:r>
            <w:r w:rsidR="00FC4E22">
              <w:rPr>
                <w:noProof/>
                <w:webHidden/>
              </w:rPr>
              <w:instrText xml:space="preserve"> PAGEREF _Toc46945884 \h </w:instrText>
            </w:r>
            <w:r w:rsidR="00FC4E22">
              <w:rPr>
                <w:noProof/>
                <w:webHidden/>
              </w:rPr>
            </w:r>
            <w:r w:rsidR="00FC4E22">
              <w:rPr>
                <w:noProof/>
                <w:webHidden/>
              </w:rPr>
              <w:fldChar w:fldCharType="separate"/>
            </w:r>
            <w:r w:rsidR="00F63A13">
              <w:rPr>
                <w:noProof/>
                <w:webHidden/>
              </w:rPr>
              <w:t>16</w:t>
            </w:r>
            <w:r w:rsidR="00FC4E22">
              <w:rPr>
                <w:noProof/>
                <w:webHidden/>
              </w:rPr>
              <w:fldChar w:fldCharType="end"/>
            </w:r>
          </w:hyperlink>
        </w:p>
        <w:p w:rsidR="00FC4E22" w:rsidRDefault="0083327B" w:rsidP="00FC4E22">
          <w:pPr>
            <w:pStyle w:val="TOC3"/>
            <w:rPr>
              <w:rFonts w:asciiTheme="minorHAnsi" w:eastAsiaTheme="minorEastAsia" w:hAnsiTheme="minorHAnsi"/>
              <w:noProof/>
              <w:sz w:val="22"/>
            </w:rPr>
          </w:pPr>
          <w:hyperlink w:anchor="_Toc46945885" w:history="1">
            <w:r w:rsidR="00FC4E22" w:rsidRPr="00377927">
              <w:rPr>
                <w:rStyle w:val="Hyperlink"/>
                <w:noProof/>
              </w:rPr>
              <w:t>3.3.1 Identifikasi Masalah</w:t>
            </w:r>
            <w:r w:rsidR="00FC4E22">
              <w:rPr>
                <w:noProof/>
                <w:webHidden/>
              </w:rPr>
              <w:tab/>
            </w:r>
            <w:r w:rsidR="00FC4E22">
              <w:rPr>
                <w:noProof/>
                <w:webHidden/>
              </w:rPr>
              <w:fldChar w:fldCharType="begin"/>
            </w:r>
            <w:r w:rsidR="00FC4E22">
              <w:rPr>
                <w:noProof/>
                <w:webHidden/>
              </w:rPr>
              <w:instrText xml:space="preserve"> PAGEREF _Toc46945885 \h </w:instrText>
            </w:r>
            <w:r w:rsidR="00FC4E22">
              <w:rPr>
                <w:noProof/>
                <w:webHidden/>
              </w:rPr>
            </w:r>
            <w:r w:rsidR="00FC4E22">
              <w:rPr>
                <w:noProof/>
                <w:webHidden/>
              </w:rPr>
              <w:fldChar w:fldCharType="separate"/>
            </w:r>
            <w:r w:rsidR="00F63A13">
              <w:rPr>
                <w:noProof/>
                <w:webHidden/>
              </w:rPr>
              <w:t>16</w:t>
            </w:r>
            <w:r w:rsidR="00FC4E22">
              <w:rPr>
                <w:noProof/>
                <w:webHidden/>
              </w:rPr>
              <w:fldChar w:fldCharType="end"/>
            </w:r>
          </w:hyperlink>
        </w:p>
        <w:p w:rsidR="00FC4E22" w:rsidRDefault="0083327B" w:rsidP="00FC4E22">
          <w:pPr>
            <w:pStyle w:val="TOC3"/>
            <w:rPr>
              <w:rFonts w:asciiTheme="minorHAnsi" w:eastAsiaTheme="minorEastAsia" w:hAnsiTheme="minorHAnsi"/>
              <w:noProof/>
              <w:sz w:val="22"/>
            </w:rPr>
          </w:pPr>
          <w:hyperlink w:anchor="_Toc46945886" w:history="1">
            <w:r w:rsidR="00FC4E22" w:rsidRPr="00377927">
              <w:rPr>
                <w:rStyle w:val="Hyperlink"/>
                <w:noProof/>
              </w:rPr>
              <w:t>3.3.2 S</w:t>
            </w:r>
            <w:r w:rsidR="00FC4E22" w:rsidRPr="00377927">
              <w:rPr>
                <w:rStyle w:val="Hyperlink"/>
                <w:noProof/>
                <w:lang w:val="id-ID"/>
              </w:rPr>
              <w:t>tudi Literatu</w:t>
            </w:r>
            <w:r w:rsidR="00FC4E22" w:rsidRPr="00377927">
              <w:rPr>
                <w:rStyle w:val="Hyperlink"/>
                <w:noProof/>
              </w:rPr>
              <w:t>r</w:t>
            </w:r>
            <w:r w:rsidR="00FC4E22">
              <w:rPr>
                <w:noProof/>
                <w:webHidden/>
              </w:rPr>
              <w:tab/>
            </w:r>
            <w:r w:rsidR="00FC4E22">
              <w:rPr>
                <w:noProof/>
                <w:webHidden/>
              </w:rPr>
              <w:fldChar w:fldCharType="begin"/>
            </w:r>
            <w:r w:rsidR="00FC4E22">
              <w:rPr>
                <w:noProof/>
                <w:webHidden/>
              </w:rPr>
              <w:instrText xml:space="preserve"> PAGEREF _Toc46945886 \h </w:instrText>
            </w:r>
            <w:r w:rsidR="00FC4E22">
              <w:rPr>
                <w:noProof/>
                <w:webHidden/>
              </w:rPr>
            </w:r>
            <w:r w:rsidR="00FC4E22">
              <w:rPr>
                <w:noProof/>
                <w:webHidden/>
              </w:rPr>
              <w:fldChar w:fldCharType="separate"/>
            </w:r>
            <w:r w:rsidR="00F63A13">
              <w:rPr>
                <w:noProof/>
                <w:webHidden/>
              </w:rPr>
              <w:t>17</w:t>
            </w:r>
            <w:r w:rsidR="00FC4E22">
              <w:rPr>
                <w:noProof/>
                <w:webHidden/>
              </w:rPr>
              <w:fldChar w:fldCharType="end"/>
            </w:r>
          </w:hyperlink>
        </w:p>
        <w:p w:rsidR="00FC4E22" w:rsidRDefault="0083327B" w:rsidP="00FC4E22">
          <w:pPr>
            <w:pStyle w:val="TOC3"/>
            <w:rPr>
              <w:rFonts w:asciiTheme="minorHAnsi" w:eastAsiaTheme="minorEastAsia" w:hAnsiTheme="minorHAnsi"/>
              <w:noProof/>
              <w:sz w:val="22"/>
            </w:rPr>
          </w:pPr>
          <w:hyperlink w:anchor="_Toc46945887" w:history="1">
            <w:r w:rsidR="00FC4E22" w:rsidRPr="00377927">
              <w:rPr>
                <w:rStyle w:val="Hyperlink"/>
                <w:noProof/>
              </w:rPr>
              <w:t>3.3.3 Analisis Kebutuhan</w:t>
            </w:r>
            <w:r w:rsidR="00FC4E22">
              <w:rPr>
                <w:noProof/>
                <w:webHidden/>
              </w:rPr>
              <w:tab/>
            </w:r>
            <w:r w:rsidR="00FC4E22">
              <w:rPr>
                <w:noProof/>
                <w:webHidden/>
              </w:rPr>
              <w:fldChar w:fldCharType="begin"/>
            </w:r>
            <w:r w:rsidR="00FC4E22">
              <w:rPr>
                <w:noProof/>
                <w:webHidden/>
              </w:rPr>
              <w:instrText xml:space="preserve"> PAGEREF _Toc46945887 \h </w:instrText>
            </w:r>
            <w:r w:rsidR="00FC4E22">
              <w:rPr>
                <w:noProof/>
                <w:webHidden/>
              </w:rPr>
            </w:r>
            <w:r w:rsidR="00FC4E22">
              <w:rPr>
                <w:noProof/>
                <w:webHidden/>
              </w:rPr>
              <w:fldChar w:fldCharType="separate"/>
            </w:r>
            <w:r w:rsidR="00F63A13">
              <w:rPr>
                <w:noProof/>
                <w:webHidden/>
              </w:rPr>
              <w:t>17</w:t>
            </w:r>
            <w:r w:rsidR="00FC4E22">
              <w:rPr>
                <w:noProof/>
                <w:webHidden/>
              </w:rPr>
              <w:fldChar w:fldCharType="end"/>
            </w:r>
          </w:hyperlink>
        </w:p>
        <w:p w:rsidR="00FC4E22" w:rsidRDefault="0083327B" w:rsidP="00FC4E22">
          <w:pPr>
            <w:pStyle w:val="TOC3"/>
            <w:rPr>
              <w:rFonts w:asciiTheme="minorHAnsi" w:eastAsiaTheme="minorEastAsia" w:hAnsiTheme="minorHAnsi"/>
              <w:noProof/>
              <w:sz w:val="22"/>
            </w:rPr>
          </w:pPr>
          <w:hyperlink w:anchor="_Toc46945888" w:history="1">
            <w:r w:rsidR="00FC4E22" w:rsidRPr="00377927">
              <w:rPr>
                <w:rStyle w:val="Hyperlink"/>
                <w:noProof/>
              </w:rPr>
              <w:t>3.3.4 Arsitektur Sistem</w:t>
            </w:r>
            <w:r w:rsidR="00FC4E22">
              <w:rPr>
                <w:noProof/>
                <w:webHidden/>
              </w:rPr>
              <w:tab/>
            </w:r>
            <w:r w:rsidR="00FC4E22">
              <w:rPr>
                <w:noProof/>
                <w:webHidden/>
              </w:rPr>
              <w:fldChar w:fldCharType="begin"/>
            </w:r>
            <w:r w:rsidR="00FC4E22">
              <w:rPr>
                <w:noProof/>
                <w:webHidden/>
              </w:rPr>
              <w:instrText xml:space="preserve"> PAGEREF _Toc46945888 \h </w:instrText>
            </w:r>
            <w:r w:rsidR="00FC4E22">
              <w:rPr>
                <w:noProof/>
                <w:webHidden/>
              </w:rPr>
            </w:r>
            <w:r w:rsidR="00FC4E22">
              <w:rPr>
                <w:noProof/>
                <w:webHidden/>
              </w:rPr>
              <w:fldChar w:fldCharType="separate"/>
            </w:r>
            <w:r w:rsidR="00F63A13">
              <w:rPr>
                <w:noProof/>
                <w:webHidden/>
              </w:rPr>
              <w:t>17</w:t>
            </w:r>
            <w:r w:rsidR="00FC4E22">
              <w:rPr>
                <w:noProof/>
                <w:webHidden/>
              </w:rPr>
              <w:fldChar w:fldCharType="end"/>
            </w:r>
          </w:hyperlink>
        </w:p>
        <w:p w:rsidR="00FC4E22" w:rsidRDefault="0083327B" w:rsidP="00FC4E22">
          <w:pPr>
            <w:pStyle w:val="TOC3"/>
            <w:rPr>
              <w:rFonts w:asciiTheme="minorHAnsi" w:eastAsiaTheme="minorEastAsia" w:hAnsiTheme="minorHAnsi"/>
              <w:noProof/>
              <w:sz w:val="22"/>
            </w:rPr>
          </w:pPr>
          <w:hyperlink w:anchor="_Toc46945889" w:history="1">
            <w:r w:rsidR="00FC4E22" w:rsidRPr="00377927">
              <w:rPr>
                <w:rStyle w:val="Hyperlink"/>
                <w:noProof/>
              </w:rPr>
              <w:t>3.3.6 Flow Chart</w:t>
            </w:r>
            <w:r w:rsidR="00FC4E22">
              <w:rPr>
                <w:noProof/>
                <w:webHidden/>
              </w:rPr>
              <w:tab/>
            </w:r>
            <w:r w:rsidR="00FC4E22">
              <w:rPr>
                <w:noProof/>
                <w:webHidden/>
              </w:rPr>
              <w:fldChar w:fldCharType="begin"/>
            </w:r>
            <w:r w:rsidR="00FC4E22">
              <w:rPr>
                <w:noProof/>
                <w:webHidden/>
              </w:rPr>
              <w:instrText xml:space="preserve"> PAGEREF _Toc46945889 \h </w:instrText>
            </w:r>
            <w:r w:rsidR="00FC4E22">
              <w:rPr>
                <w:noProof/>
                <w:webHidden/>
              </w:rPr>
            </w:r>
            <w:r w:rsidR="00FC4E22">
              <w:rPr>
                <w:noProof/>
                <w:webHidden/>
              </w:rPr>
              <w:fldChar w:fldCharType="separate"/>
            </w:r>
            <w:r w:rsidR="00F63A13">
              <w:rPr>
                <w:noProof/>
                <w:webHidden/>
              </w:rPr>
              <w:t>19</w:t>
            </w:r>
            <w:r w:rsidR="00FC4E22">
              <w:rPr>
                <w:noProof/>
                <w:webHidden/>
              </w:rPr>
              <w:fldChar w:fldCharType="end"/>
            </w:r>
          </w:hyperlink>
        </w:p>
        <w:p w:rsidR="00FC4E22" w:rsidRDefault="0083327B" w:rsidP="00FC4E22">
          <w:pPr>
            <w:pStyle w:val="TOC3"/>
            <w:rPr>
              <w:rFonts w:asciiTheme="minorHAnsi" w:eastAsiaTheme="minorEastAsia" w:hAnsiTheme="minorHAnsi"/>
              <w:noProof/>
              <w:sz w:val="22"/>
            </w:rPr>
          </w:pPr>
          <w:hyperlink w:anchor="_Toc46945890" w:history="1">
            <w:r w:rsidR="00FC4E22" w:rsidRPr="00377927">
              <w:rPr>
                <w:rStyle w:val="Hyperlink"/>
                <w:noProof/>
              </w:rPr>
              <w:t>3.3.7 Implementasi dan Pengujian</w:t>
            </w:r>
            <w:r w:rsidR="00FC4E22">
              <w:rPr>
                <w:noProof/>
                <w:webHidden/>
              </w:rPr>
              <w:tab/>
            </w:r>
            <w:r w:rsidR="00FC4E22">
              <w:rPr>
                <w:noProof/>
                <w:webHidden/>
              </w:rPr>
              <w:fldChar w:fldCharType="begin"/>
            </w:r>
            <w:r w:rsidR="00FC4E22">
              <w:rPr>
                <w:noProof/>
                <w:webHidden/>
              </w:rPr>
              <w:instrText xml:space="preserve"> PAGEREF _Toc46945890 \h </w:instrText>
            </w:r>
            <w:r w:rsidR="00FC4E22">
              <w:rPr>
                <w:noProof/>
                <w:webHidden/>
              </w:rPr>
            </w:r>
            <w:r w:rsidR="00FC4E22">
              <w:rPr>
                <w:noProof/>
                <w:webHidden/>
              </w:rPr>
              <w:fldChar w:fldCharType="separate"/>
            </w:r>
            <w:r w:rsidR="00F63A13">
              <w:rPr>
                <w:noProof/>
                <w:webHidden/>
              </w:rPr>
              <w:t>21</w:t>
            </w:r>
            <w:r w:rsidR="00FC4E22">
              <w:rPr>
                <w:noProof/>
                <w:webHidden/>
              </w:rPr>
              <w:fldChar w:fldCharType="end"/>
            </w:r>
          </w:hyperlink>
        </w:p>
        <w:p w:rsidR="00FC4E22" w:rsidRDefault="0083327B" w:rsidP="00FC4E22">
          <w:pPr>
            <w:pStyle w:val="TOC3"/>
            <w:spacing w:line="480" w:lineRule="auto"/>
            <w:rPr>
              <w:rFonts w:asciiTheme="minorHAnsi" w:eastAsiaTheme="minorEastAsia" w:hAnsiTheme="minorHAnsi"/>
              <w:noProof/>
              <w:sz w:val="22"/>
            </w:rPr>
          </w:pPr>
          <w:hyperlink w:anchor="_Toc46945891" w:history="1">
            <w:r w:rsidR="00FC4E22" w:rsidRPr="00377927">
              <w:rPr>
                <w:rStyle w:val="Hyperlink"/>
                <w:noProof/>
              </w:rPr>
              <w:t>3.3.8 Analisis dan Evaluasi</w:t>
            </w:r>
            <w:r w:rsidR="00FC4E22">
              <w:rPr>
                <w:noProof/>
                <w:webHidden/>
              </w:rPr>
              <w:tab/>
            </w:r>
            <w:r w:rsidR="00FC4E22">
              <w:rPr>
                <w:noProof/>
                <w:webHidden/>
              </w:rPr>
              <w:fldChar w:fldCharType="begin"/>
            </w:r>
            <w:r w:rsidR="00FC4E22">
              <w:rPr>
                <w:noProof/>
                <w:webHidden/>
              </w:rPr>
              <w:instrText xml:space="preserve"> PAGEREF _Toc46945891 \h </w:instrText>
            </w:r>
            <w:r w:rsidR="00FC4E22">
              <w:rPr>
                <w:noProof/>
                <w:webHidden/>
              </w:rPr>
            </w:r>
            <w:r w:rsidR="00FC4E22">
              <w:rPr>
                <w:noProof/>
                <w:webHidden/>
              </w:rPr>
              <w:fldChar w:fldCharType="separate"/>
            </w:r>
            <w:r w:rsidR="00F63A13">
              <w:rPr>
                <w:noProof/>
                <w:webHidden/>
              </w:rPr>
              <w:t>21</w:t>
            </w:r>
            <w:r w:rsidR="00FC4E22">
              <w:rPr>
                <w:noProof/>
                <w:webHidden/>
              </w:rPr>
              <w:fldChar w:fldCharType="end"/>
            </w:r>
          </w:hyperlink>
        </w:p>
        <w:p w:rsidR="00FC4E22" w:rsidRDefault="0083327B" w:rsidP="00FC4E22">
          <w:pPr>
            <w:pStyle w:val="TOC1"/>
            <w:rPr>
              <w:rFonts w:asciiTheme="minorHAnsi" w:eastAsiaTheme="minorEastAsia" w:hAnsiTheme="minorHAnsi"/>
              <w:noProof/>
              <w:sz w:val="22"/>
            </w:rPr>
          </w:pPr>
          <w:hyperlink w:anchor="_Toc46945892" w:history="1">
            <w:r w:rsidR="00FC4E22" w:rsidRPr="00377927">
              <w:rPr>
                <w:rStyle w:val="Hyperlink"/>
                <w:noProof/>
              </w:rPr>
              <w:t>DAFTAR PUSTAKA</w:t>
            </w:r>
            <w:r w:rsidR="00FC4E22">
              <w:rPr>
                <w:noProof/>
                <w:webHidden/>
              </w:rPr>
              <w:tab/>
            </w:r>
            <w:r w:rsidR="00FC4E22">
              <w:rPr>
                <w:noProof/>
                <w:webHidden/>
              </w:rPr>
              <w:fldChar w:fldCharType="begin"/>
            </w:r>
            <w:r w:rsidR="00FC4E22">
              <w:rPr>
                <w:noProof/>
                <w:webHidden/>
              </w:rPr>
              <w:instrText xml:space="preserve"> PAGEREF _Toc46945892 \h </w:instrText>
            </w:r>
            <w:r w:rsidR="00FC4E22">
              <w:rPr>
                <w:noProof/>
                <w:webHidden/>
              </w:rPr>
            </w:r>
            <w:r w:rsidR="00FC4E22">
              <w:rPr>
                <w:noProof/>
                <w:webHidden/>
              </w:rPr>
              <w:fldChar w:fldCharType="separate"/>
            </w:r>
            <w:r w:rsidR="00F63A13">
              <w:rPr>
                <w:noProof/>
                <w:webHidden/>
              </w:rPr>
              <w:t>22</w:t>
            </w:r>
            <w:r w:rsidR="00FC4E22">
              <w:rPr>
                <w:noProof/>
                <w:webHidden/>
              </w:rPr>
              <w:fldChar w:fldCharType="end"/>
            </w:r>
          </w:hyperlink>
        </w:p>
        <w:p w:rsidR="00732CEC" w:rsidRDefault="00732CEC">
          <w:r>
            <w:rPr>
              <w:b/>
              <w:bCs/>
              <w:noProof/>
            </w:rPr>
            <w:fldChar w:fldCharType="end"/>
          </w:r>
        </w:p>
      </w:sdtContent>
    </w:sdt>
    <w:p w:rsidR="008000D3" w:rsidRDefault="008000D3" w:rsidP="001349AC">
      <w:pPr>
        <w:pStyle w:val="Heading1"/>
        <w:jc w:val="both"/>
      </w:pPr>
    </w:p>
    <w:p w:rsidR="008000D3" w:rsidRDefault="008000D3" w:rsidP="008000D3">
      <w:pPr>
        <w:rPr>
          <w:rFonts w:cs="Times New Roman"/>
          <w:szCs w:val="24"/>
          <w:lang w:val="id-ID"/>
        </w:rPr>
      </w:pPr>
      <w:r>
        <w:rPr>
          <w:rFonts w:cs="Times New Roman"/>
          <w:szCs w:val="24"/>
          <w:lang w:val="id-ID"/>
        </w:rPr>
        <w:br w:type="page"/>
      </w:r>
    </w:p>
    <w:p w:rsidR="008000D3" w:rsidRDefault="008000D3" w:rsidP="008000D3">
      <w:pPr>
        <w:rPr>
          <w:rFonts w:cs="Times New Roman"/>
          <w:szCs w:val="24"/>
          <w:lang w:val="id-ID"/>
        </w:rPr>
        <w:sectPr w:rsidR="008000D3" w:rsidSect="00B55E9F">
          <w:footerReference w:type="default" r:id="rId10"/>
          <w:footerReference w:type="first" r:id="rId11"/>
          <w:pgSz w:w="11907" w:h="16839" w:code="9"/>
          <w:pgMar w:top="2268" w:right="1701" w:bottom="1701" w:left="2268" w:header="720" w:footer="0" w:gutter="0"/>
          <w:pgNumType w:fmt="lowerRoman"/>
          <w:cols w:space="720"/>
          <w:docGrid w:linePitch="360"/>
        </w:sectPr>
      </w:pPr>
    </w:p>
    <w:p w:rsidR="008000D3" w:rsidRPr="00EF349F" w:rsidRDefault="008000D3" w:rsidP="00EF349F">
      <w:pPr>
        <w:pStyle w:val="Heading1"/>
      </w:pPr>
      <w:bookmarkStart w:id="9" w:name="_Toc25141836"/>
      <w:bookmarkStart w:id="10" w:name="_Toc46945859"/>
      <w:r w:rsidRPr="00EF349F">
        <w:lastRenderedPageBreak/>
        <w:t>BAB I PENDAHULUAN</w:t>
      </w:r>
      <w:bookmarkEnd w:id="9"/>
      <w:bookmarkEnd w:id="10"/>
    </w:p>
    <w:p w:rsidR="008000D3" w:rsidRDefault="00EF349F" w:rsidP="00EF349F">
      <w:pPr>
        <w:pStyle w:val="Heading2"/>
      </w:pPr>
      <w:bookmarkStart w:id="11" w:name="_Toc25141837"/>
      <w:bookmarkStart w:id="12" w:name="_Toc46945860"/>
      <w:r>
        <w:t xml:space="preserve">1.1 </w:t>
      </w:r>
      <w:r w:rsidR="008000D3" w:rsidRPr="00083BA2">
        <w:t>Latar Belakang</w:t>
      </w:r>
      <w:bookmarkEnd w:id="11"/>
      <w:bookmarkEnd w:id="12"/>
    </w:p>
    <w:p w:rsidR="00BD173B" w:rsidRPr="00094F0F" w:rsidRDefault="00B57DD5" w:rsidP="00B57DD5">
      <w:pPr>
        <w:ind w:firstLine="360"/>
      </w:pPr>
      <w:bookmarkStart w:id="13" w:name="_Toc25141838"/>
      <w:r>
        <w:t>Indonesia</w:t>
      </w:r>
      <w:r w:rsidR="00BD173B" w:rsidRPr="00094F0F">
        <w:t xml:space="preserve"> merupakan negara yang sebagian besar penduduknya berprofesi sebagai petani. </w:t>
      </w:r>
      <w:r w:rsidR="00FA636A">
        <w:t>S</w:t>
      </w:r>
      <w:r w:rsidR="00BD173B" w:rsidRPr="00094F0F">
        <w:t>ebanyak 30.46% dari penduduk Indonesia b</w:t>
      </w:r>
      <w:r w:rsidR="00FA636A">
        <w:t>erprofesi sebagai petani sedangkan</w:t>
      </w:r>
      <w:r w:rsidR="00BD173B" w:rsidRPr="00094F0F">
        <w:t xml:space="preserve"> luas lahan Indonesia yang digunakan untuk pertanian </w:t>
      </w:r>
      <w:r w:rsidR="00AF58CD">
        <w:t xml:space="preserve">yaitu sebanyak 31,5% </w:t>
      </w:r>
      <w:r w:rsidR="00AF58CD">
        <w:fldChar w:fldCharType="begin" w:fldLock="1"/>
      </w:r>
      <w:r w:rsidR="00AF58CD">
        <w:instrText>ADDIN CSL_CITATION {"citationItems":[{"id":"ITEM-1","itemData":{"DOI":"No. 74/11/35/Th.XVI, 5 November 2018","abstract":"- Tenaga Kerja Jumlah angkatan kerja pada Februari 2018 sebanyak 133,94 juta orang, naik 2,39 juta orang dibanding Februari 2017. Sejalan dengan itu, Tingkat Partisipasi Angkatan Kerja (TPAK) sebesar 69,20 persen, meningkat 0,18 persen poin. Dalam setahun terakhir, pengangguran berkurang 140 ribu orang, sejalan dengan TPT yang turun menjadi 5,13 persen pada Februari 2018. Dilihat dari tingkat pendidikan, TPT untuk Sekolah Menengah Kejuruan (SMK) tertinggi diantara tingkat pendidikan lain, yaitu sebesar 8,92 persen. Penduduk yang bekerja sebanyak 127,07 juta orang, bertambah 2,53 juta orang dibanding Februari 2017. Lapangan pekerjaan yang mengalami peningkatan persentase penduduk yang bekerja terutama pada Penyediaan Akomodasi dan Makan Minum (0,68 persen poin), Jasa Lainnya (0,40 persen poin), dan Industri Pengolahan (0,39 persen poin). Sementara lapangan pekerjaan yang mengalami penurunan adalah Pertanian (1,41 persen poin), Konstruksi (0,20 persen poin), dan Jasa Pendidikan (0,16 persen poin). Sebanyak 73,98 juta orang (58,22 persen) penduduk bekerja di kegiatan informal, akan tetapi persentasenya menurun sebesar 0,13 persen poin dibanding Februari 2017. Dari 127,07 juta orang yang bekerja,sebesar 7,64 persen masuk kategori setengah menganggur dan 23,83 persen pekerja paruh waktu. Dalam setahun terakhir, setengah penganggur dan pekerja paruh waktu naik masing-masing sebesar 0,02 persen poin dan 1,31 persen poin. - Upah Buruh Rata-rata upah buruh pada Februari 2018 sebesar 2,65 juta rupiah, tertinggi di Kategori Jasa Keuangan dan Asuransi, yaitu sebesar 4,13 juta rupiah, sedangkan terendah di Kategori Jasa Lainnya, yaitu sebesar 1,44 juta rupiah. Rata-rata upah buruh laki-laki per bulan (2,91 juta rupiah), lebih tinggi dibanding perempuan (2,21 juta rupiah). Terdapat 6 kategori dengan rata-rata upah buruh per bulan di bawah rata-rata upah buruh nasional. Rata-rata upah buruh yang menamatkan pendidikan universitas sebesar 4,42 juta rupiah per bulan, hampir 3 kali lipat dari rata-rata upah buruh dengan pendidikan SD ke bawah yang hanya sebesar 1,57 juta rupiah","author":[{"dropping-particle":"","family":"BPS","given":"","non-dropping-particle":"","parse-names":false,"suffix":""}],"container-title":"Berita Resmi Statistik","id":"ITEM-1","issue":"42","issued":{"date-parts":[["2018"]]},"page":"1-16","title":"Keadaan Ketenagakerjaan Indonesia Februari 2018","type":"article-journal"},"uris":["http://www.mendeley.com/documents/?uuid=bf7baded-c8a1-4069-a62a-366a26f531d1"]}],"mendeley":{"formattedCitation":"(BPS, 2018)","plainTextFormattedCitation":"(BPS, 2018)","previouslyFormattedCitation":"(BPS, 2018)"},"properties":{"noteIndex":0},"schema":"https://github.com/citation-style-language/schema/raw/master/csl-citation.json"}</w:instrText>
      </w:r>
      <w:r w:rsidR="00AF58CD">
        <w:fldChar w:fldCharType="separate"/>
      </w:r>
      <w:r w:rsidR="00AF58CD" w:rsidRPr="00AF58CD">
        <w:rPr>
          <w:noProof/>
        </w:rPr>
        <w:t>(BPS, 2018)</w:t>
      </w:r>
      <w:r w:rsidR="00AF58CD">
        <w:fldChar w:fldCharType="end"/>
      </w:r>
      <w:r w:rsidR="00AF58CD">
        <w:t xml:space="preserve"> atau 60.200ha </w:t>
      </w:r>
      <w:r w:rsidR="00AF58CD">
        <w:fldChar w:fldCharType="begin" w:fldLock="1"/>
      </w:r>
      <w:r w:rsidR="00FD5554">
        <w:instrText>ADDIN CSL_CITATION {"citationItems":[{"id":"ITEM-1","itemData":{"URL":"http://www.fao.org/countryprofiles/index/en/?iso3=IDN%0A","accessed":{"date-parts":[["2020","4","16"]]},"author":[{"dropping-particle":"","family":"FAO","given":"","non-dropping-particle":"","parse-names":false,"suffix":""}],"id":"ITEM-1","issued":{"date-parts":[["2016"]]},"title":"County Profiles Indonesia","type":"webpage"},"uris":["http://www.mendeley.com/documents/?uuid=00413d0c-5cfe-43af-841f-641ef2fe812e"]}],"mendeley":{"formattedCitation":"(FAO, 2016)","plainTextFormattedCitation":"(FAO, 2016)","previouslyFormattedCitation":"(FAO, 2016)"},"properties":{"noteIndex":0},"schema":"https://github.com/citation-style-language/schema/raw/master/csl-citation.json"}</w:instrText>
      </w:r>
      <w:r w:rsidR="00AF58CD">
        <w:fldChar w:fldCharType="separate"/>
      </w:r>
      <w:r w:rsidR="00AF58CD" w:rsidRPr="00AF58CD">
        <w:rPr>
          <w:noProof/>
        </w:rPr>
        <w:t>(FAO, 2016)</w:t>
      </w:r>
      <w:r w:rsidR="00AF58CD">
        <w:fldChar w:fldCharType="end"/>
      </w:r>
      <w:r w:rsidR="00BD173B" w:rsidRPr="00094F0F">
        <w:t>. Selain sebagai mata pencaharian, sektor p</w:t>
      </w:r>
      <w:r w:rsidR="0037666A">
        <w:t>ertanian di Indonesia juga di</w:t>
      </w:r>
      <w:r w:rsidR="00BD173B" w:rsidRPr="00094F0F">
        <w:t xml:space="preserve"> digunakan untuk meningkatkan perekonomia</w:t>
      </w:r>
      <w:r w:rsidR="00FD5554">
        <w:t xml:space="preserve">n nasional </w:t>
      </w:r>
      <w:r w:rsidR="00FD5554">
        <w:fldChar w:fldCharType="begin" w:fldLock="1"/>
      </w:r>
      <w:r w:rsidR="00FD5554">
        <w:instrText>ADDIN CSL_CITATION {"citationItems":[{"id":"ITEM-1","itemData":{"author":[{"dropping-particle":"","family":"Kusumaningrum","given":"Septiana Indriani","non-dropping-particle":"","parse-names":false,"suffix":""}],"id":"ITEM-1","issue":"1","issued":{"date-parts":[["2019"]]},"page":"80-89","title":"Pemanfaatan sektor pertanian sebagai penunjang pertumbuhan perekonomian indonesia","type":"article-journal","volume":"11"},"uris":["http://www.mendeley.com/documents/?uuid=9c5ef967-542a-4980-b509-21259be2c85e"]}],"mendeley":{"formattedCitation":"(Kusumaningrum, 2019)","plainTextFormattedCitation":"(Kusumaningrum, 2019)","previouslyFormattedCitation":"(Kusumaningrum, 2019)"},"properties":{"noteIndex":0},"schema":"https://github.com/citation-style-language/schema/raw/master/csl-citation.json"}</w:instrText>
      </w:r>
      <w:r w:rsidR="00FD5554">
        <w:fldChar w:fldCharType="separate"/>
      </w:r>
      <w:r w:rsidR="00FD5554" w:rsidRPr="00FD5554">
        <w:rPr>
          <w:noProof/>
        </w:rPr>
        <w:t>(Kusumaningrum, 2019)</w:t>
      </w:r>
      <w:r w:rsidR="00FD5554">
        <w:fldChar w:fldCharType="end"/>
      </w:r>
      <w:r w:rsidR="00BD173B" w:rsidRPr="00094F0F">
        <w:t>. Persentasi kontribusi sektor pertanian yaitu sebesar 12.65% dengan laju pertumbuhan 3.5%</w:t>
      </w:r>
      <w:r>
        <w:t xml:space="preserve"> </w:t>
      </w:r>
      <w:r w:rsidR="00FD5554">
        <w:fldChar w:fldCharType="begin" w:fldLock="1"/>
      </w:r>
      <w:r w:rsidR="00FD5554">
        <w:instrText>ADDIN CSL_CITATION {"citationItems":[{"id":"ITEM-1","itemData":{"URL":"https://jatim.bps.go.id/statictable/2019/10/10/1716/penduduk-dan-laju-pertumbuhan-penduduk-menurut-provinsi-di-indonesia-2010---2018.html%0A","accessed":{"date-parts":[["2020","4","16"]]},"author":[{"dropping-particle":"","family":"BPS","given":"","non-dropping-particle":"","parse-names":false,"suffix":""}],"id":"ITEM-1","issued":{"date-parts":[["2019"]]},"title":"Penduduk dan Laju Pertumbuhan Penduduk Menurut Provinsi di Indonesia, 2010 - 2018","type":"webpage"},"uris":["http://www.mendeley.com/documents/?uuid=3f0cf680-7dda-4185-bac0-1a59e6324f02"]}],"mendeley":{"formattedCitation":"(BPS, 2019)","plainTextFormattedCitation":"(BPS, 2019)","previouslyFormattedCitation":"(BPS, 2019)"},"properties":{"noteIndex":0},"schema":"https://github.com/citation-style-language/schema/raw/master/csl-citation.json"}</w:instrText>
      </w:r>
      <w:r w:rsidR="00FD5554">
        <w:fldChar w:fldCharType="separate"/>
      </w:r>
      <w:r w:rsidR="00FD5554" w:rsidRPr="00FD5554">
        <w:rPr>
          <w:noProof/>
        </w:rPr>
        <w:t>(BPS, 2019)</w:t>
      </w:r>
      <w:r w:rsidR="00FD5554">
        <w:fldChar w:fldCharType="end"/>
      </w:r>
      <w:r w:rsidR="00BD173B" w:rsidRPr="00094F0F">
        <w:t>. Dalam dunia perdagangan internasional, Indonesia merupakan salah satu penghasil pangan terbesar</w:t>
      </w:r>
      <w:r>
        <w:t xml:space="preserve"> dan </w:t>
      </w:r>
      <w:r w:rsidRPr="00094F0F">
        <w:t xml:space="preserve">merupakan </w:t>
      </w:r>
      <w:r w:rsidR="0085511E">
        <w:t>World Trade Organization</w:t>
      </w:r>
      <w:r w:rsidR="00BD173B" w:rsidRPr="00094F0F">
        <w:t xml:space="preserve"> </w:t>
      </w:r>
      <w:r w:rsidR="008742F1">
        <w:fldChar w:fldCharType="begin" w:fldLock="1"/>
      </w:r>
      <w:r w:rsidR="005302E0">
        <w:instrText>ADDIN CSL_CITATION {"citationItems":[{"id":"ITEM-1","itemData":{"ISBN":"9786023442133","author":[{"dropping-particle":"","family":"Amran Sulaiman","given":"Andi","non-dropping-particle":"","parse-names":false,"suffix":""},{"dropping-particle":"","family":"Andi Amran Sulaiman","given":"Dkk","non-dropping-particle":"","parse-names":false,"suffix":""},{"dropping-particle":"","family":"Subagyono","given":"Kasdi","non-dropping-particle":"","parse-names":false,"suffix":""},{"dropping-particle":"","family":"Bambang Sayaka","given":"Suwandi","non-dropping-particle":"","parse-names":false,"suffix":""},{"dropping-particle":"","family":"Kustiari","given":"Reni","non-dropping-particle":"","parse-names":false,"suffix":""},{"dropping-particle":"","family":"Dermoredjo Julia F Sinuraya","given":"Saktyanu K","non-dropping-particle":"","parse-names":false,"suffix":""},{"dropping-particle":"","family":"Basuki Kuwat Santoso","given":"Paulus","non-dropping-particle":"","parse-names":false,"suffix":""},{"dropping-particle":"","family":"Bahar","given":"Farid A","non-dropping-particle":"","parse-names":false,"suffix":""}],"id":"ITEM-1","issue":"29","issued":{"date-parts":[["2018"]]},"title":"Sekretariat Badan Litbang Pertanian PERDAGANGAN INTERNASIONAL Perdagangan Internasional Komoditas Pangan Strategis","type":"book"},"uris":["http://www.mendeley.com/documents/?uuid=d6e83aed-661b-4873-afa3-518461f0a002"]}],"mendeley":{"formattedCitation":"(Amran Sulaiman &lt;i&gt;et al.&lt;/i&gt;, 2018)","plainTextFormattedCitation":"(Amran Sulaiman et al., 2018)","previouslyFormattedCitation":"(Amran Sulaiman &lt;i&gt;et al.&lt;/i&gt;, 2018)"},"properties":{"noteIndex":0},"schema":"https://github.com/citation-style-language/schema/raw/master/csl-citation.json"}</w:instrText>
      </w:r>
      <w:r w:rsidR="008742F1">
        <w:fldChar w:fldCharType="separate"/>
      </w:r>
      <w:r w:rsidR="008742F1" w:rsidRPr="008742F1">
        <w:rPr>
          <w:noProof/>
        </w:rPr>
        <w:t xml:space="preserve">(Amran Sulaiman </w:t>
      </w:r>
      <w:r w:rsidR="008742F1" w:rsidRPr="008742F1">
        <w:rPr>
          <w:i/>
          <w:noProof/>
        </w:rPr>
        <w:t>et al.</w:t>
      </w:r>
      <w:r w:rsidR="008742F1" w:rsidRPr="008742F1">
        <w:rPr>
          <w:noProof/>
        </w:rPr>
        <w:t>, 2018)</w:t>
      </w:r>
      <w:r w:rsidR="008742F1">
        <w:fldChar w:fldCharType="end"/>
      </w:r>
      <w:r w:rsidR="00BD173B" w:rsidRPr="00094F0F">
        <w:t>.</w:t>
      </w:r>
    </w:p>
    <w:p w:rsidR="00BD173B" w:rsidRPr="00094F0F" w:rsidRDefault="00BD173B" w:rsidP="007649D9">
      <w:pPr>
        <w:ind w:firstLine="360"/>
      </w:pPr>
      <w:r w:rsidRPr="00094F0F">
        <w:t>Ditengah pembangunan dan perkembangan sektor pertanian Indonesia, terdapat beberapa faktor</w:t>
      </w:r>
      <w:r w:rsidR="0085511E">
        <w:t xml:space="preserve"> yang menjadi kendala</w:t>
      </w:r>
      <w:r w:rsidR="0085511E" w:rsidRPr="00094F0F">
        <w:t xml:space="preserve"> </w:t>
      </w:r>
      <w:r w:rsidR="002814E1">
        <w:t xml:space="preserve">salah satunya </w:t>
      </w:r>
      <w:r w:rsidR="0037666A">
        <w:t>degradasi air dan lahan</w:t>
      </w:r>
      <w:r w:rsidRPr="00094F0F">
        <w:t xml:space="preserve"> </w:t>
      </w:r>
      <w:r w:rsidR="00FD5554">
        <w:fldChar w:fldCharType="begin" w:fldLock="1"/>
      </w:r>
      <w:r w:rsidR="00FD5554">
        <w:instrText>ADDIN CSL_CITATION {"citationItems":[{"id":"ITEM-1","itemData":{"DOI":"10.21082/jp3.v30n2.2011.p73-80","ISSN":"0216-4418","abstract":"The rate of population growth is not proportionally balanced by the growth rate of agricultural land. Consequently, the number of peasants with land ownership of less than 0.50 ha increased from 10.80 million households in 1993 to more than 15 million households in 2010. In addition, land conversion, land and water degradation, climate change as well as environmental degradation become major constraints in agricultural development in the future. If land conversion can be reduced to 60,000 ha/year and the development of new rice field reaches 67,700 ha/year, then the land needed to maintain self-sufficiency in rice and other food commodities will be about 1.61 million ha cumulatively by 2020 or about 6.08 million ha until 2050. For upland, the required extensification is around 11.75 million ha. If energy needs will also be supplied from food stuff (corn, soybean, cassava, sugarcane, coconut, palm oil), then more land will be needed. Based on soil biophysical characteristic, the land area suitable for agriculture and is currently unutilized (abandoned) covers 30.67 million ha; 8.28 million ha of that area are suitable for rice fields. The status or ownership of these lands is still unknown, but most of it (20.40 million ha) is located in forest areas (production forest, conversion forest, concession forest) and 10.30 million ha is in agricultural cultivation area. In addition to extensification, optimization of existing land resources can be pursued through intensification and increasing intensity of cultivation or planting index (PI)(PI200, PI300, PI400), development of technological innovation, improvement of watershed, soil and water, and protection of agricultural land against conversion, abandonment, and degradation.","author":[{"dropping-particle":"","family":"Mulyani","given":"Anny","non-dropping-particle":"","parse-names":false,"suffix":""},{"dropping-particle":"","family":"Ritung","given":"S","non-dropping-particle":"","parse-names":false,"suffix":""},{"dropping-particle":"","family":"Las","given":"Irsal","non-dropping-particle":"","parse-names":false,"suffix":""}],"container-title":"Potensi dan Ketersediaan Sumberdaya Lahan untuk Mendukung Ketahanan Pangan","id":"ITEM-1","issue":"2","issued":{"date-parts":[["2011"]]},"page":"73-80","title":"Potensi dan Ketersediaan Sumberdaya Lahan untuk Mendukung Ketahanan Pangan","type":"article-journal","volume":"30"},"uris":["http://www.mendeley.com/documents/?uuid=0b207c19-2017-4dcd-a3e3-7cf0a44c3c04"]}],"mendeley":{"formattedCitation":"(Mulyani, Ritung and Las, 2011)","plainTextFormattedCitation":"(Mulyani, Ritung and Las, 2011)","previouslyFormattedCitation":"(Mulyani, Ritung and Las, 2011)"},"properties":{"noteIndex":0},"schema":"https://github.com/citation-style-language/schema/raw/master/csl-citation.json"}</w:instrText>
      </w:r>
      <w:r w:rsidR="00FD5554">
        <w:fldChar w:fldCharType="separate"/>
      </w:r>
      <w:r w:rsidR="00FD5554" w:rsidRPr="00FD5554">
        <w:rPr>
          <w:noProof/>
        </w:rPr>
        <w:t>(Mulyani, Ritung and Las, 2011)</w:t>
      </w:r>
      <w:r w:rsidR="00FD5554">
        <w:fldChar w:fldCharType="end"/>
      </w:r>
      <w:r w:rsidR="0037666A">
        <w:t xml:space="preserve">. </w:t>
      </w:r>
      <w:r w:rsidRPr="00094F0F">
        <w:t>Meningkatnya laju pertumbuhan penduduk Indonesia sejalan dengan meningkatnya tuntutan kebutuhan pangan dan pembangunan pemukiman sebagai tempat tinggal</w:t>
      </w:r>
      <w:r w:rsidR="0037666A">
        <w:t xml:space="preserve"> sehingga menyebabkan terjadinya </w:t>
      </w:r>
      <w:r w:rsidR="00214FE1">
        <w:t>degragasi</w:t>
      </w:r>
      <w:r w:rsidR="0037666A" w:rsidRPr="00094F0F">
        <w:t xml:space="preserve"> air dan lahan.</w:t>
      </w:r>
      <w:r w:rsidRPr="00094F0F">
        <w:t xml:space="preserve"> Badan Pusat Statistik mencatat, laju pertumbuhan penduduk Indonesia tahun 2010-2018 mencapai 1,33% artinya penduduk Indonesia bertambah kurang lebih 3.5 juta jiwa setiap tahun. Perkembangan pembagunan di segala bidang menyebabkan bekembang</w:t>
      </w:r>
      <w:r w:rsidR="00B74B59">
        <w:t>nya</w:t>
      </w:r>
      <w:r w:rsidRPr="00094F0F">
        <w:t xml:space="preserve"> </w:t>
      </w:r>
      <w:r w:rsidR="00214FE1">
        <w:t>degragasi</w:t>
      </w:r>
      <w:r w:rsidRPr="00094F0F">
        <w:t xml:space="preserve"> air dan lahan yang </w:t>
      </w:r>
      <w:r w:rsidR="00B74B59">
        <w:t>menjadi ancaman bagi</w:t>
      </w:r>
      <w:r w:rsidRPr="00094F0F">
        <w:t xml:space="preserve"> keberlangsungan lingkungan hidup </w:t>
      </w:r>
      <w:r w:rsidR="00682459">
        <w:fldChar w:fldCharType="begin" w:fldLock="1"/>
      </w:r>
      <w:r w:rsidR="00682459">
        <w:instrText>ADDIN CSL_CITATION {"citationItems":[{"id":"ITEM-1","itemData":{"abstract":"Berbagai bencana alam seperti longsor dan banjir yang melanda wilayah Indonesia menjadi pertanda bahwa daya dukung lingkungan sudah tidak dapat menampung intensitas air yang sedemikian besar. Oleh karena itu, konservasi tanah dan air sangatlah penting agar sumber daya tanah dan air tidak makin terdegradasi. Tahun 2014, Presiden telah mensahkan UU tentang Konservasi Tanah dan Air namun hingga kini permasalahan konservasi masih terjadi. Tulisan ini mengkaji permasalahan dan tantangan dalam konservasi tanah dan air seperti degradasi lahan yang makin meningkat; perkembangan teknologi konservasi lahan yang makin lambat; dan masalah nonteknis seperti kebijakan, sosial dan ekonomi serta penegakan hukum yang belum optimal. Hal tersebut menjadi tantangan terutama bagi pemerintah, para ilmuwan dan pengguna lahan untuk turut serta dalam perencanaan dan penyelenggaraan konservasi tanah dan air sesuai dengan peraturan yang berlaku. DPR RI perlu melakukan pengawasan kepada Pemerintah terkait pelaksanaan UU tentang Konservasi Tanah dan Air.","author":[{"dropping-particle":"","family":"Anih Sri Suryani","given":"","non-dropping-particle":"","parse-names":false,"suffix":""}],"container-title":"Info Singkat","id":"ITEM-1","issue":"6","issued":{"date-parts":[["2019"]]},"page":"13 - 18","title":"Permasalahan dan tantangan konservasi tanah dan air","type":"article-journal","volume":"11"},"uris":["http://www.mendeley.com/documents/?uuid=a51b9686-d1e9-4c5b-8a89-34119e3a5c8b"]}],"mendeley":{"formattedCitation":"(Anih Sri Suryani, 2019)","plainTextFormattedCitation":"(Anih Sri Suryani, 2019)","previouslyFormattedCitation":"(Anih Sri Suryani, 2019)"},"properties":{"noteIndex":0},"schema":"https://github.com/citation-style-language/schema/raw/master/csl-citation.json"}</w:instrText>
      </w:r>
      <w:r w:rsidR="00682459">
        <w:fldChar w:fldCharType="separate"/>
      </w:r>
      <w:r w:rsidR="00682459" w:rsidRPr="00682459">
        <w:rPr>
          <w:noProof/>
        </w:rPr>
        <w:t>(Anih Sri Suryani, 2019)</w:t>
      </w:r>
      <w:r w:rsidR="00682459">
        <w:fldChar w:fldCharType="end"/>
      </w:r>
      <w:r w:rsidRPr="00094F0F">
        <w:t>.</w:t>
      </w:r>
    </w:p>
    <w:p w:rsidR="00BD173B" w:rsidRPr="00094F0F" w:rsidRDefault="00BD173B" w:rsidP="007649D9">
      <w:pPr>
        <w:ind w:firstLine="360"/>
      </w:pPr>
      <w:r w:rsidRPr="00094F0F">
        <w:lastRenderedPageBreak/>
        <w:t xml:space="preserve">Penggunaan teknologi irigasi kabut dan pertanian vertikal (vertical farming) merupakan solusi yang tepat untuk permasalahan </w:t>
      </w:r>
      <w:r w:rsidR="00214FE1">
        <w:t>degragasi</w:t>
      </w:r>
      <w:r w:rsidRPr="00094F0F">
        <w:t xml:space="preserve"> air dan lahan. </w:t>
      </w:r>
      <w:r w:rsidR="00DB3D46" w:rsidRPr="00DB3D46">
        <w:t xml:space="preserve">Pertanian vertikal membantu mengurangi penggunaan lahan karena tanaman diproduksi </w:t>
      </w:r>
      <w:r w:rsidR="00DB3D46">
        <w:t>dalam berbagai lapisan vertikal, selain itu p</w:t>
      </w:r>
      <w:r w:rsidR="00DB3D46" w:rsidRPr="00DB3D46">
        <w:t xml:space="preserve">ertanian vertikal dapat menghemat air dan energi, meningkatkan ekonomi, mengurangi polusi, menyediakan peluang kerja baru, </w:t>
      </w:r>
      <w:r w:rsidR="00CD635F">
        <w:t xml:space="preserve">serta hasil dari pertanian vertikal merupakan bahan makanan yang sehat </w:t>
      </w:r>
      <w:r w:rsidR="00CD635F">
        <w:fldChar w:fldCharType="begin" w:fldLock="1"/>
      </w:r>
      <w:r w:rsidR="0048637B">
        <w:instrText>ADDIN CSL_CITATION {"citationItems":[{"id":"ITEM-1","itemData":{"DOI":"10.3390/buildings8020024","ISSN":"20755309","abstract":"This paper discusses the emerging need for vertical farms by examining issues related to food security, urban population growth, farmland shortages, \"food miles\", and associated greenhouse gas (GHG) emissions. Urban planners and agricultural leaders have argued that cities will need to produce food internally to respond to demand by increasing population and to avoid paralyzing congestion, harmful pollution, and unaffordable food prices. The paper examines urban agriculture as a solution to these problems by merging food production and consumption in one place, with the vertical farm being suitable for urban areas where available land is limited and expensive. Luckily, recent advances in greenhouse technologies such as hydroponics, aeroponics, and aquaponics have provided a promising future to the vertical farm concept. These high-tech systems represent a paradigm shift in farming and food production and offer suitable and efficient methods for city farming by minimizing maintenance and maximizing yield. Upon reviewing these technologies and examining project prototypes, we find that these efforts may plant the seeds for the realization of the vertical farm. The paper, however, closes by speculating about the consequences, advantages, and disadvantages of the vertical farm's implementation. Economic feasibility, codes, regulations, and a lack of expertise remain major obstacles in the path to implementing the vertical farm.","author":[{"dropping-particle":"","family":"Al-Kodmany","given":"Kheir","non-dropping-particle":"","parse-names":false,"suffix":""}],"container-title":"Buildings","id":"ITEM-1","issue":"2","issued":{"date-parts":[["2018"]]},"title":"The vertical farm: A review of developments and implications for the vertical city","type":"article-journal","volume":"8"},"uris":["http://www.mendeley.com/documents/?uuid=31cfd591-faca-4bc1-b0c3-8e0e59b33bff"]}],"mendeley":{"formattedCitation":"(Al-Kodmany, 2018)","plainTextFormattedCitation":"(Al-Kodmany, 2018)","previouslyFormattedCitation":"(Al-Kodmany, 2018)"},"properties":{"noteIndex":0},"schema":"https://github.com/citation-style-language/schema/raw/master/csl-citation.json"}</w:instrText>
      </w:r>
      <w:r w:rsidR="00CD635F">
        <w:fldChar w:fldCharType="separate"/>
      </w:r>
      <w:r w:rsidR="00CD635F" w:rsidRPr="00CD635F">
        <w:rPr>
          <w:noProof/>
        </w:rPr>
        <w:t>(Al-Kodmany, 2018)</w:t>
      </w:r>
      <w:r w:rsidR="00CD635F">
        <w:fldChar w:fldCharType="end"/>
      </w:r>
      <w:r w:rsidR="00CD635F">
        <w:t xml:space="preserve">. </w:t>
      </w:r>
    </w:p>
    <w:p w:rsidR="00C31988" w:rsidRDefault="00BD173B" w:rsidP="00C31988">
      <w:pPr>
        <w:ind w:firstLine="360"/>
      </w:pPr>
      <w:r w:rsidRPr="00094F0F">
        <w:t>Penelitian sebelumnya dilakukan oleh Saravanan M, Saravana Krishnan, dan Srivaish</w:t>
      </w:r>
      <w:r w:rsidR="002814E1">
        <w:t>navi (2018) dimana dalam penelitiannya</w:t>
      </w:r>
      <w:r w:rsidRPr="00094F0F">
        <w:t xml:space="preserve"> menggunakan teknologi IoT dan Android untuk mengendalikan dan mengelola setiap proses dalam vertical farming seperti penyiraman dan perawatan tanaman. Sensor dihubungkan ke arduino UNO yang akan mendeteksi tingkat kelemba</w:t>
      </w:r>
      <w:r w:rsidR="002814E1">
        <w:t>ban tanah, suhu dan pencahayaan</w:t>
      </w:r>
      <w:r w:rsidRPr="00094F0F">
        <w:t>. Namun, pada penelitian tersebut semua proses dilakukan dengan satu klik menggunakan sistem operasi android sehingga efisiensi proses pemantauannya belum maksimal karena masih</w:t>
      </w:r>
      <w:r w:rsidR="00C31988">
        <w:t xml:space="preserve"> butuh pemantauan dari manusia. </w:t>
      </w:r>
    </w:p>
    <w:p w:rsidR="00BD173B" w:rsidRDefault="00BD173B" w:rsidP="00BB3A86">
      <w:pPr>
        <w:ind w:firstLine="360"/>
      </w:pPr>
      <w:r w:rsidRPr="00094F0F">
        <w:t xml:space="preserve">Pada tahun 2019, Penelitian tentang irigasi kabut dilakukan oleh Reza Damayanti (2019). Penelitian tersebut menggunakan pengabutan </w:t>
      </w:r>
      <w:r w:rsidR="00FA636A">
        <w:t xml:space="preserve">dan </w:t>
      </w:r>
      <w:r w:rsidRPr="00094F0F">
        <w:t xml:space="preserve">komposisi media tanam terhadap produksi tanaman selada </w:t>
      </w:r>
      <w:r w:rsidRPr="008F26FE">
        <w:rPr>
          <w:i/>
        </w:rPr>
        <w:t xml:space="preserve">(Lactuca satuva L.). </w:t>
      </w:r>
      <w:r w:rsidRPr="00094F0F">
        <w:t>Penelitian ini masih menggunakan media tanam konvensional yaitu perkebunan sehingga masih menggunakan cakupan wilayah yang luas. Pada penelitian ini, pengimplementasian irigasi kabut akan dilakukan pada pertania</w:t>
      </w:r>
      <w:r w:rsidR="00FA636A">
        <w:t xml:space="preserve">n vertikal (vertical farming). </w:t>
      </w:r>
      <w:r w:rsidRPr="00094F0F">
        <w:t xml:space="preserve">Pemanfaatan teknologi IoT dapat mengefisienkan proses pertanian. Pemantauan kondisi lingkunga dilakukan secara otomatis dengan memanfaatkan nilai output </w:t>
      </w:r>
      <w:r w:rsidRPr="00094F0F">
        <w:lastRenderedPageBreak/>
        <w:t xml:space="preserve">dari sensor yang akan diproses kemudian digunakan sebagai parameter dalam memonitoring proses pertanian seperti penyiraman, pemberian nutrisi, waktu panen dan jangka waktu yang dibutuhkan tanaman untuk </w:t>
      </w:r>
      <w:r w:rsidR="00BB3A86">
        <w:t>tumbuh dalam satu periode tanam.</w:t>
      </w:r>
      <w:r w:rsidRPr="00094F0F">
        <w:t xml:space="preserve"> </w:t>
      </w:r>
    </w:p>
    <w:p w:rsidR="008000D3" w:rsidRPr="00083BA2" w:rsidRDefault="00EF349F" w:rsidP="00EF349F">
      <w:pPr>
        <w:pStyle w:val="Heading2"/>
      </w:pPr>
      <w:bookmarkStart w:id="14" w:name="_Toc46945861"/>
      <w:r>
        <w:t xml:space="preserve">1.2 </w:t>
      </w:r>
      <w:r w:rsidR="008000D3" w:rsidRPr="00083BA2">
        <w:t>Rumusan Masalah</w:t>
      </w:r>
      <w:bookmarkEnd w:id="13"/>
      <w:bookmarkEnd w:id="14"/>
    </w:p>
    <w:p w:rsidR="002E0F9A" w:rsidRDefault="00BD173B" w:rsidP="002E0F9A">
      <w:pPr>
        <w:widowControl w:val="0"/>
        <w:numPr>
          <w:ilvl w:val="0"/>
          <w:numId w:val="2"/>
        </w:numPr>
        <w:autoSpaceDE w:val="0"/>
        <w:autoSpaceDN w:val="0"/>
        <w:spacing w:after="0"/>
        <w:ind w:right="111"/>
        <w:rPr>
          <w:rFonts w:eastAsia="Times New Roman"/>
          <w:szCs w:val="24"/>
          <w:lang w:bidi="en-US"/>
        </w:rPr>
      </w:pPr>
      <w:bookmarkStart w:id="15" w:name="_Toc25141839"/>
      <w:r>
        <w:rPr>
          <w:rFonts w:eastAsia="Times New Roman"/>
          <w:szCs w:val="24"/>
          <w:lang w:bidi="en-US"/>
        </w:rPr>
        <w:t xml:space="preserve">Bagaimana rancang bangun IoT pada </w:t>
      </w:r>
      <w:r>
        <w:rPr>
          <w:rFonts w:eastAsia="Times New Roman"/>
          <w:i/>
          <w:szCs w:val="24"/>
          <w:lang w:bidi="en-US"/>
        </w:rPr>
        <w:t xml:space="preserve">vertical farming </w:t>
      </w:r>
      <w:r w:rsidR="00772514">
        <w:rPr>
          <w:rFonts w:eastAsia="Times New Roman"/>
          <w:szCs w:val="24"/>
          <w:lang w:bidi="en-US"/>
        </w:rPr>
        <w:t>dengan menerapkan sistem</w:t>
      </w:r>
      <w:r>
        <w:rPr>
          <w:rFonts w:eastAsia="Times New Roman"/>
          <w:szCs w:val="24"/>
          <w:lang w:bidi="en-US"/>
        </w:rPr>
        <w:t xml:space="preserve"> irigasi kabut?</w:t>
      </w:r>
      <w:bookmarkStart w:id="16" w:name="_Toc46945862"/>
    </w:p>
    <w:p w:rsidR="002E0F9A" w:rsidRPr="002E0F9A" w:rsidRDefault="002E0F9A" w:rsidP="00214FE1">
      <w:pPr>
        <w:widowControl w:val="0"/>
        <w:numPr>
          <w:ilvl w:val="0"/>
          <w:numId w:val="2"/>
        </w:numPr>
        <w:autoSpaceDE w:val="0"/>
        <w:autoSpaceDN w:val="0"/>
        <w:spacing w:after="0"/>
        <w:ind w:right="111"/>
        <w:rPr>
          <w:rFonts w:eastAsia="Times New Roman"/>
          <w:szCs w:val="24"/>
          <w:lang w:bidi="en-US"/>
        </w:rPr>
      </w:pPr>
      <w:r w:rsidRPr="002E0F9A">
        <w:rPr>
          <w:lang w:bidi="en-US"/>
        </w:rPr>
        <w:t xml:space="preserve">Bagaimana </w:t>
      </w:r>
      <w:r w:rsidR="00214FE1" w:rsidRPr="00214FE1">
        <w:rPr>
          <w:lang w:bidi="en-US"/>
        </w:rPr>
        <w:t>menentukan waktu penyiraman dan pemberian nutrisi tanaman pada vertical farming berdasarkan data sensor yang dikumpulkan?</w:t>
      </w:r>
    </w:p>
    <w:p w:rsidR="00E71F1A" w:rsidRPr="00A10126" w:rsidRDefault="00E71F1A" w:rsidP="00E71F1A">
      <w:pPr>
        <w:pStyle w:val="Heading2"/>
      </w:pPr>
      <w:r>
        <w:t xml:space="preserve">1.3 </w:t>
      </w:r>
      <w:r w:rsidRPr="00083BA2">
        <w:t>Ruang Lingkup Penelitian</w:t>
      </w:r>
      <w:bookmarkEnd w:id="16"/>
    </w:p>
    <w:p w:rsidR="00E71F1A" w:rsidRPr="00094F0F" w:rsidRDefault="00E71F1A" w:rsidP="00E71F1A">
      <w:pPr>
        <w:widowControl w:val="0"/>
        <w:autoSpaceDE w:val="0"/>
        <w:autoSpaceDN w:val="0"/>
        <w:spacing w:after="0"/>
        <w:ind w:right="111" w:firstLine="360"/>
        <w:rPr>
          <w:rFonts w:eastAsia="Times New Roman"/>
          <w:szCs w:val="24"/>
          <w:lang w:bidi="en-US"/>
        </w:rPr>
      </w:pPr>
      <w:r w:rsidRPr="00094F0F">
        <w:rPr>
          <w:rFonts w:eastAsia="Times New Roman"/>
          <w:szCs w:val="24"/>
          <w:lang w:bidi="en-US"/>
        </w:rPr>
        <w:t>Beberapa aspek permasalahan yang menjadi batasan dalam tugas akhir ini adalah:</w:t>
      </w:r>
    </w:p>
    <w:p w:rsidR="00E71F1A" w:rsidRPr="00094F0F" w:rsidRDefault="00E71F1A" w:rsidP="00E71F1A">
      <w:pPr>
        <w:widowControl w:val="0"/>
        <w:numPr>
          <w:ilvl w:val="0"/>
          <w:numId w:val="12"/>
        </w:numPr>
        <w:autoSpaceDE w:val="0"/>
        <w:autoSpaceDN w:val="0"/>
        <w:spacing w:after="0"/>
        <w:ind w:right="111"/>
        <w:rPr>
          <w:rFonts w:eastAsia="Times New Roman"/>
          <w:szCs w:val="24"/>
          <w:lang w:bidi="en-US"/>
        </w:rPr>
      </w:pPr>
      <w:r w:rsidRPr="00094F0F">
        <w:rPr>
          <w:rFonts w:eastAsia="Times New Roman"/>
          <w:szCs w:val="24"/>
          <w:lang w:bidi="en-US"/>
        </w:rPr>
        <w:t>Penelitian ini menggunakan sensor</w:t>
      </w:r>
      <w:r>
        <w:rPr>
          <w:rFonts w:eastAsia="Times New Roman"/>
          <w:szCs w:val="24"/>
          <w:lang w:bidi="en-US"/>
        </w:rPr>
        <w:t xml:space="preserve"> DS18B20 dan sensor capasitive </w:t>
      </w:r>
      <w:r w:rsidRPr="00673C54">
        <w:rPr>
          <w:rFonts w:eastAsia="Times New Roman"/>
          <w:szCs w:val="24"/>
          <w:lang w:bidi="en-US"/>
        </w:rPr>
        <w:t>SEN019</w:t>
      </w:r>
      <w:r>
        <w:rPr>
          <w:rFonts w:eastAsia="Times New Roman"/>
          <w:szCs w:val="24"/>
          <w:lang w:bidi="en-US"/>
        </w:rPr>
        <w:t>3</w:t>
      </w:r>
      <w:r w:rsidRPr="001A0950">
        <w:t xml:space="preserve"> </w:t>
      </w:r>
      <w:r>
        <w:t xml:space="preserve">untuk memantau penyiraman serta menggunakan sensor Ultrasonik </w:t>
      </w:r>
      <w:r w:rsidR="00445B70">
        <w:t xml:space="preserve">dan sensor </w:t>
      </w:r>
      <w:r>
        <w:t>TDS untuk memantau nutrisi tanaman.</w:t>
      </w:r>
    </w:p>
    <w:p w:rsidR="00E71F1A" w:rsidRPr="00E71F1A" w:rsidRDefault="00E71F1A" w:rsidP="00E71F1A">
      <w:pPr>
        <w:widowControl w:val="0"/>
        <w:numPr>
          <w:ilvl w:val="0"/>
          <w:numId w:val="12"/>
        </w:numPr>
        <w:autoSpaceDE w:val="0"/>
        <w:autoSpaceDN w:val="0"/>
        <w:spacing w:after="0"/>
        <w:ind w:right="111"/>
        <w:rPr>
          <w:rFonts w:eastAsia="Times New Roman"/>
          <w:szCs w:val="24"/>
          <w:lang w:bidi="en-US"/>
        </w:rPr>
      </w:pPr>
      <w:r>
        <w:rPr>
          <w:rFonts w:eastAsia="Times New Roman"/>
          <w:szCs w:val="24"/>
          <w:lang w:bidi="en-US"/>
        </w:rPr>
        <w:t xml:space="preserve">Pengimplementasian irigasi kabut ini dilakukan pada </w:t>
      </w:r>
      <w:r>
        <w:rPr>
          <w:rFonts w:eastAsia="Times New Roman"/>
          <w:i/>
          <w:szCs w:val="24"/>
          <w:lang w:bidi="en-US"/>
        </w:rPr>
        <w:t xml:space="preserve">vertical farming </w:t>
      </w:r>
      <w:r>
        <w:rPr>
          <w:rFonts w:eastAsia="Times New Roman"/>
          <w:szCs w:val="24"/>
          <w:lang w:bidi="en-US"/>
        </w:rPr>
        <w:t xml:space="preserve">(sebuh rak yang terdiri dari tiga susunan) dengan jenis tanaman yang digunakan yaitu tanaman </w:t>
      </w:r>
      <w:r>
        <w:rPr>
          <w:rFonts w:eastAsia="Times New Roman"/>
          <w:i/>
          <w:szCs w:val="24"/>
          <w:lang w:bidi="en-US"/>
        </w:rPr>
        <w:t>microgreen</w:t>
      </w:r>
      <w:r w:rsidRPr="00094F0F">
        <w:rPr>
          <w:rFonts w:eastAsia="Times New Roman"/>
          <w:szCs w:val="24"/>
          <w:lang w:bidi="en-US"/>
        </w:rPr>
        <w:t>.</w:t>
      </w:r>
    </w:p>
    <w:p w:rsidR="008000D3" w:rsidRPr="00083BA2" w:rsidRDefault="00EF349F" w:rsidP="00EF349F">
      <w:pPr>
        <w:pStyle w:val="Heading2"/>
      </w:pPr>
      <w:bookmarkStart w:id="17" w:name="_Toc46945863"/>
      <w:r>
        <w:t>1</w:t>
      </w:r>
      <w:r w:rsidR="00E71F1A">
        <w:t>.4</w:t>
      </w:r>
      <w:r>
        <w:t xml:space="preserve"> </w:t>
      </w:r>
      <w:r w:rsidR="008000D3" w:rsidRPr="00083BA2">
        <w:t>Tujuan Penelitian</w:t>
      </w:r>
      <w:bookmarkEnd w:id="15"/>
      <w:bookmarkEnd w:id="17"/>
    </w:p>
    <w:p w:rsidR="00BD173B" w:rsidRPr="008E51FF" w:rsidRDefault="00BD173B" w:rsidP="008E51FF">
      <w:pPr>
        <w:pStyle w:val="ListParagraph"/>
        <w:numPr>
          <w:ilvl w:val="0"/>
          <w:numId w:val="24"/>
        </w:numPr>
        <w:rPr>
          <w:lang w:bidi="en-US"/>
        </w:rPr>
      </w:pPr>
      <w:bookmarkStart w:id="18" w:name="_Toc25141840"/>
      <w:r w:rsidRPr="008E51FF">
        <w:rPr>
          <w:lang w:bidi="en-US"/>
        </w:rPr>
        <w:t xml:space="preserve">Megimplementasikan IoT pada </w:t>
      </w:r>
      <w:r w:rsidRPr="008E51FF">
        <w:rPr>
          <w:i/>
          <w:lang w:bidi="en-US"/>
        </w:rPr>
        <w:t xml:space="preserve">vertical farming </w:t>
      </w:r>
      <w:r w:rsidRPr="008E51FF">
        <w:rPr>
          <w:lang w:bidi="en-US"/>
        </w:rPr>
        <w:t>menggunakan</w:t>
      </w:r>
      <w:r w:rsidR="00772514">
        <w:rPr>
          <w:lang w:bidi="en-US"/>
        </w:rPr>
        <w:t xml:space="preserve"> sistem</w:t>
      </w:r>
      <w:r w:rsidRPr="008E51FF">
        <w:rPr>
          <w:lang w:bidi="en-US"/>
        </w:rPr>
        <w:t xml:space="preserve"> irigasi kabut</w:t>
      </w:r>
    </w:p>
    <w:p w:rsidR="00BD173B" w:rsidRPr="008E51FF" w:rsidRDefault="00BD173B" w:rsidP="008E51FF">
      <w:pPr>
        <w:pStyle w:val="ListParagraph"/>
        <w:numPr>
          <w:ilvl w:val="0"/>
          <w:numId w:val="24"/>
        </w:numPr>
        <w:rPr>
          <w:lang w:bidi="en-US"/>
        </w:rPr>
      </w:pPr>
      <w:r w:rsidRPr="008E51FF">
        <w:rPr>
          <w:lang w:bidi="en-US"/>
        </w:rPr>
        <w:t xml:space="preserve">Memantau </w:t>
      </w:r>
      <w:r w:rsidR="00772514">
        <w:rPr>
          <w:lang w:bidi="en-US"/>
        </w:rPr>
        <w:t xml:space="preserve">serta mengontrol </w:t>
      </w:r>
      <w:r w:rsidRPr="008E51FF">
        <w:rPr>
          <w:lang w:bidi="en-US"/>
        </w:rPr>
        <w:t>penyiraman dan pemberian nutrisi pada tanaman</w:t>
      </w:r>
      <w:bookmarkStart w:id="19" w:name="_GoBack"/>
      <w:bookmarkEnd w:id="19"/>
    </w:p>
    <w:p w:rsidR="008000D3" w:rsidRPr="00083BA2" w:rsidRDefault="00E71F1A" w:rsidP="00EF349F">
      <w:pPr>
        <w:pStyle w:val="Heading2"/>
      </w:pPr>
      <w:bookmarkStart w:id="20" w:name="_Toc46945864"/>
      <w:r>
        <w:lastRenderedPageBreak/>
        <w:t>1.5</w:t>
      </w:r>
      <w:r w:rsidR="00EF349F">
        <w:t xml:space="preserve"> </w:t>
      </w:r>
      <w:r w:rsidR="008000D3" w:rsidRPr="00083BA2">
        <w:t>Manfaat Penelitian</w:t>
      </w:r>
      <w:bookmarkEnd w:id="18"/>
      <w:bookmarkEnd w:id="20"/>
    </w:p>
    <w:p w:rsidR="00BD173B" w:rsidRPr="00094F0F" w:rsidRDefault="00BD173B" w:rsidP="00BD173B">
      <w:pPr>
        <w:spacing w:after="0"/>
        <w:ind w:firstLine="360"/>
        <w:rPr>
          <w:szCs w:val="24"/>
        </w:rPr>
      </w:pPr>
      <w:bookmarkStart w:id="21" w:name="_Toc25141841"/>
      <w:r w:rsidRPr="00094F0F">
        <w:rPr>
          <w:szCs w:val="24"/>
        </w:rPr>
        <w:t xml:space="preserve">Beberapa manfaat yang akan diperoleh dari penelitian ini adalah: </w:t>
      </w:r>
    </w:p>
    <w:p w:rsidR="00BD173B" w:rsidRDefault="00BD173B" w:rsidP="00BD173B">
      <w:pPr>
        <w:numPr>
          <w:ilvl w:val="0"/>
          <w:numId w:val="14"/>
        </w:numPr>
        <w:spacing w:after="0"/>
        <w:contextualSpacing/>
        <w:rPr>
          <w:szCs w:val="24"/>
        </w:rPr>
      </w:pPr>
      <w:r>
        <w:rPr>
          <w:szCs w:val="24"/>
        </w:rPr>
        <w:t>Membantu masyarakat dalam memanfaatkan air dan lahan yang minimal</w:t>
      </w:r>
    </w:p>
    <w:p w:rsidR="00BD173B" w:rsidRDefault="00BD173B" w:rsidP="00BD173B">
      <w:pPr>
        <w:numPr>
          <w:ilvl w:val="0"/>
          <w:numId w:val="14"/>
        </w:numPr>
        <w:spacing w:after="0"/>
        <w:contextualSpacing/>
        <w:rPr>
          <w:szCs w:val="24"/>
        </w:rPr>
      </w:pPr>
      <w:r>
        <w:rPr>
          <w:szCs w:val="24"/>
        </w:rPr>
        <w:t>Membantu pemerintah dalam memajukan sektor pertanian nasional</w:t>
      </w:r>
    </w:p>
    <w:p w:rsidR="008000D3" w:rsidRPr="00E71F1A" w:rsidRDefault="00BD173B" w:rsidP="00E71F1A">
      <w:pPr>
        <w:numPr>
          <w:ilvl w:val="0"/>
          <w:numId w:val="14"/>
        </w:numPr>
        <w:spacing w:after="0"/>
        <w:contextualSpacing/>
        <w:rPr>
          <w:szCs w:val="24"/>
        </w:rPr>
      </w:pPr>
      <w:r>
        <w:rPr>
          <w:szCs w:val="24"/>
        </w:rPr>
        <w:t xml:space="preserve">Memberikan solusi pada masalah </w:t>
      </w:r>
      <w:r w:rsidR="00214FE1">
        <w:rPr>
          <w:szCs w:val="24"/>
        </w:rPr>
        <w:t>degragasi</w:t>
      </w:r>
      <w:r>
        <w:rPr>
          <w:szCs w:val="24"/>
        </w:rPr>
        <w:t xml:space="preserve"> air dan lahan pada sektor pertanian</w:t>
      </w:r>
      <w:bookmarkEnd w:id="21"/>
    </w:p>
    <w:p w:rsidR="0048637B" w:rsidRDefault="0048637B">
      <w:pPr>
        <w:spacing w:after="160" w:line="259" w:lineRule="auto"/>
        <w:jc w:val="left"/>
        <w:rPr>
          <w:rFonts w:eastAsia="Times New Roman" w:cstheme="majorBidi"/>
          <w:b/>
          <w:color w:val="000000" w:themeColor="text1"/>
          <w:szCs w:val="32"/>
        </w:rPr>
      </w:pPr>
      <w:bookmarkStart w:id="22" w:name="_Toc25141842"/>
      <w:r>
        <w:rPr>
          <w:rFonts w:eastAsia="Times New Roman"/>
        </w:rPr>
        <w:br w:type="page"/>
      </w:r>
    </w:p>
    <w:p w:rsidR="0048227D" w:rsidRDefault="0048227D" w:rsidP="00EF349F">
      <w:pPr>
        <w:pStyle w:val="Heading1"/>
        <w:rPr>
          <w:rFonts w:eastAsia="Times New Roman" w:cs="Times New Roman"/>
        </w:rPr>
      </w:pPr>
      <w:bookmarkStart w:id="23" w:name="_Toc46945865"/>
      <w:r>
        <w:rPr>
          <w:rFonts w:eastAsia="Times New Roman"/>
        </w:rPr>
        <w:lastRenderedPageBreak/>
        <w:t>BAB II TINJAUAN PUSTAKA</w:t>
      </w:r>
      <w:bookmarkEnd w:id="22"/>
      <w:bookmarkEnd w:id="23"/>
    </w:p>
    <w:p w:rsidR="0048227D" w:rsidRDefault="00EF349F" w:rsidP="00EF349F">
      <w:pPr>
        <w:pStyle w:val="Heading2"/>
        <w:rPr>
          <w:rFonts w:eastAsia="Times New Roman"/>
        </w:rPr>
      </w:pPr>
      <w:bookmarkStart w:id="24" w:name="_Toc46945866"/>
      <w:r>
        <w:rPr>
          <w:rFonts w:eastAsia="Times New Roman"/>
        </w:rPr>
        <w:t xml:space="preserve">2.1 </w:t>
      </w:r>
      <w:r w:rsidR="0048227D">
        <w:rPr>
          <w:rFonts w:eastAsia="Times New Roman"/>
        </w:rPr>
        <w:t>Vertical Farming</w:t>
      </w:r>
      <w:bookmarkEnd w:id="24"/>
    </w:p>
    <w:p w:rsidR="0048227D" w:rsidRDefault="0048227D" w:rsidP="008C3494">
      <w:pPr>
        <w:ind w:firstLine="540"/>
      </w:pPr>
      <w:r>
        <w:rPr>
          <w:i/>
        </w:rPr>
        <w:t>Vertical Farming</w:t>
      </w:r>
      <w:r>
        <w:t xml:space="preserve"> atau pertanian vertikal merupakan jenis pertanian yang memproduksi tanaman bahan makanan dalam lapisan hemat lahan dengan menggunakan </w:t>
      </w:r>
      <w:r>
        <w:rPr>
          <w:i/>
          <w:spacing w:val="-3"/>
        </w:rPr>
        <w:t>multi</w:t>
      </w:r>
      <w:r>
        <w:rPr>
          <w:i/>
        </w:rPr>
        <w:t>ple vertical</w:t>
      </w:r>
      <w:r>
        <w:t xml:space="preserve"> serta menggunakan hidroponik atau aeroponik dan lampu led, juga dapat menggunakan sinar mat</w:t>
      </w:r>
      <w:r w:rsidR="001A5B80">
        <w:t xml:space="preserve">ahari langsung </w:t>
      </w:r>
      <w:r w:rsidR="001A5B80">
        <w:fldChar w:fldCharType="begin" w:fldLock="1"/>
      </w:r>
      <w:r w:rsidR="001A5B80">
        <w:instrText>ADDIN CSL_CITATION {"citationItems":[{"id":"ITEM-1","itemData":{"DOI":"10.3390/buildings8020024","ISSN":"20755309","abstract":"This paper discusses the emerging need for vertical farms by examining issues related to food security, urban population growth, farmland shortages, \"food miles\", and associated greenhouse gas (GHG) emissions. Urban planners and agricultural leaders have argued that cities will need to produce food internally to respond to demand by increasing population and to avoid paralyzing congestion, harmful pollution, and unaffordable food prices. The paper examines urban agriculture as a solution to these problems by merging food production and consumption in one place, with the vertical farm being suitable for urban areas where available land is limited and expensive. Luckily, recent advances in greenhouse technologies such as hydroponics, aeroponics, and aquaponics have provided a promising future to the vertical farm concept. These high-tech systems represent a paradigm shift in farming and food production and offer suitable and efficient methods for city farming by minimizing maintenance and maximizing yield. Upon reviewing these technologies and examining project prototypes, we find that these efforts may plant the seeds for the realization of the vertical farm. The paper, however, closes by speculating about the consequences, advantages, and disadvantages of the vertical farm's implementation. Economic feasibility, codes, regulations, and a lack of expertise remain major obstacles in the path to implementing the vertical farm.","author":[{"dropping-particle":"","family":"Al-Kodmany","given":"Kheir","non-dropping-particle":"","parse-names":false,"suffix":""}],"container-title":"Buildings","id":"ITEM-1","issue":"2","issued":{"date-parts":[["2018"]]},"title":"The vertical farm: A review of developments and implications for the vertical city","type":"article-journal","volume":"8"},"uris":["http://www.mendeley.com/documents/?uuid=31cfd591-faca-4bc1-b0c3-8e0e59b33bff"]}],"mendeley":{"formattedCitation":"(Al-Kodmany, 2018)","plainTextFormattedCitation":"(Al-Kodmany, 2018)","previouslyFormattedCitation":"(Al-Kodmany, 2018)"},"properties":{"noteIndex":0},"schema":"https://github.com/citation-style-language/schema/raw/master/csl-citation.json"}</w:instrText>
      </w:r>
      <w:r w:rsidR="001A5B80">
        <w:fldChar w:fldCharType="separate"/>
      </w:r>
      <w:r w:rsidR="001A5B80" w:rsidRPr="001A5B80">
        <w:rPr>
          <w:noProof/>
        </w:rPr>
        <w:t>(Al-Kodmany, 2018)</w:t>
      </w:r>
      <w:r w:rsidR="001A5B80">
        <w:fldChar w:fldCharType="end"/>
      </w:r>
      <w:r>
        <w:t xml:space="preserve">. Konsep dari </w:t>
      </w:r>
      <w:r>
        <w:rPr>
          <w:i/>
        </w:rPr>
        <w:t>vertical varming</w:t>
      </w:r>
      <w:r>
        <w:t xml:space="preserve"> yaitu menghasilkan banyak makanan dengan sedikit lahan dan penggunaan air y</w:t>
      </w:r>
      <w:r w:rsidR="001A5B80">
        <w:t xml:space="preserve">ang efisien </w:t>
      </w:r>
      <w:r w:rsidR="001A5B80">
        <w:fldChar w:fldCharType="begin" w:fldLock="1"/>
      </w:r>
      <w:r w:rsidR="001A5B80">
        <w:instrText>ADDIN CSL_CITATION {"citationItems":[{"id":"ITEM-1","itemData":{"DOI":"10.1016/j.agsy.2017.11.003","ISSN":"0308521X","abstract":"Research on closed plant production systems, such as artificially illuminated and highly insulated plant factories, has offered perspectives for urban food production but more insight is needed into their resource use efficiency. This paper assesses the potential of this ‘novel’ system for production in harsh climates with either low or high temperatures and solar radiation levels. The performance of plant factories is compared with cultivation in traditional greenhouses by analysing the use of resources in the production of lettuce. We applied advanced climate models for greenhouses and buildings, coupled with a lettuce model that relates growth to microclimate. This analysis was performed for three different climate zones and latitudes (24–68°N). In terms of energy efficiency, plant factories (1411 MJ kg−1 dry weight) outperform even the most efficient greenhouse (Sweden with artificial illumination; 1699 MJ kg−1 dry weight). Additionally, plant factories achieve higher productivity for all other resources (water, CO2 and land area). With respect to purchased energy, however, greenhouses excel as they use freely available solar energy for photosynthesis. The production of 1 kg dry weight of lettuce requires an input of 247 kWhe in a plant factory, compared to 70, 111, 182 and 211 kWhe in greenhouses in respectively the Netherlands, United Arab Emirates and Sweden (with and without additional artificial illumination). The local scarcity of resources determines the suitability of production systems. Our quantitative analysis provides insight into the effect of external climate on resource productivity in plant factories and greenhouses. By elucidating the impact of the absence of solar energy, this provides a starting point for determining the economic viability of plant factories.","author":[{"dropping-particle":"","family":"Graamans","given":"Luuk","non-dropping-particle":"","parse-names":false,"suffix":""},{"dropping-particle":"","family":"Baeza","given":"Esteban","non-dropping-particle":"","parse-names":false,"suffix":""},{"dropping-particle":"","family":"Dobbelsteen","given":"Andy","non-dropping-particle":"van den","parse-names":false,"suffix":""},{"dropping-particle":"","family":"Tsafaras","given":"Ilias","non-dropping-particle":"","parse-names":false,"suffix":""},{"dropping-particle":"","family":"Stanghellini","given":"Cecilia","non-dropping-particle":"","parse-names":false,"suffix":""}],"container-title":"Agricultural Systems","id":"ITEM-1","issue":"July 2017","issued":{"date-parts":[["2018"]]},"page":"31-43","title":"Plant factories versus greenhouses: Comparison of resource use efficiency","type":"article-journal","volume":"160"},"uris":["http://www.mendeley.com/documents/?uuid=4eea08b5-01c8-41ac-9032-ccc48b1c4977"]}],"mendeley":{"formattedCitation":"(Graamans &lt;i&gt;et al.&lt;/i&gt;, 2018)","plainTextFormattedCitation":"(Graamans et al., 2018)","previouslyFormattedCitation":"(Graamans &lt;i&gt;et al.&lt;/i&gt;, 2018)"},"properties":{"noteIndex":0},"schema":"https://github.com/citation-style-language/schema/raw/master/csl-citation.json"}</w:instrText>
      </w:r>
      <w:r w:rsidR="001A5B80">
        <w:fldChar w:fldCharType="separate"/>
      </w:r>
      <w:r w:rsidR="001A5B80" w:rsidRPr="001A5B80">
        <w:rPr>
          <w:noProof/>
        </w:rPr>
        <w:t xml:space="preserve">(Graamans </w:t>
      </w:r>
      <w:r w:rsidR="001A5B80" w:rsidRPr="001A5B80">
        <w:rPr>
          <w:i/>
          <w:noProof/>
        </w:rPr>
        <w:t>et al.</w:t>
      </w:r>
      <w:r w:rsidR="001A5B80" w:rsidRPr="001A5B80">
        <w:rPr>
          <w:noProof/>
        </w:rPr>
        <w:t>, 2018)</w:t>
      </w:r>
      <w:r w:rsidR="001A5B80">
        <w:fldChar w:fldCharType="end"/>
      </w:r>
      <w:r>
        <w:t>.</w:t>
      </w:r>
    </w:p>
    <w:p w:rsidR="0048227D" w:rsidRDefault="0048227D" w:rsidP="008C3494">
      <w:pPr>
        <w:ind w:firstLine="540"/>
      </w:pPr>
      <w:r>
        <w:t xml:space="preserve">Kondisi lingkungan yang tertutup dalam </w:t>
      </w:r>
      <w:r>
        <w:rPr>
          <w:i/>
        </w:rPr>
        <w:t>vertical farming</w:t>
      </w:r>
      <w:r>
        <w:t xml:space="preserve"> juga memungkinkan pengurangan jumlah bahan kimia yang digunakan untuk melindungi tanaman dan juga mengurangi masalah lingkungan dan kesehatan manusia yang disebabkan</w:t>
      </w:r>
      <w:r w:rsidR="001A5B80">
        <w:t xml:space="preserve"> oleh pestisida </w:t>
      </w:r>
      <w:r w:rsidR="001A5B80">
        <w:fldChar w:fldCharType="begin" w:fldLock="1"/>
      </w:r>
      <w:r w:rsidR="001A5B80">
        <w:instrText>ADDIN CSL_CITATION {"citationItems":[{"id":"ITEM-1","itemData":{"DOI":"10.1016/j.oneear.2019.10.024","ISSN":"25903322","abstract":"Vertical farming and cultured-meat production have the potential to contribute to the reduction of negative environmental impacts of agriculture and improve global food security in the future. However, the technologies are still at early stages of development and thus cannot help with the urgent problems we face.","author":[{"dropping-particle":"","family":"Tuomisto","given":"Hanna L.","non-dropping-particle":"","parse-names":false,"suffix":""}],"container-title":"One Earth","id":"ITEM-1","issue":"3","issued":{"date-parts":[["2019"]]},"page":"275-277","publisher":"Elsevier Inc.","title":"Vertical Farming and Cultured Meat: Immature Technologies for Urgent Problems","type":"article-journal","volume":"1"},"uris":["http://www.mendeley.com/documents/?uuid=3805fdec-e941-418f-83b2-a1e4bd1dce45"]}],"mendeley":{"formattedCitation":"(Tuomisto, 2019)","plainTextFormattedCitation":"(Tuomisto, 2019)","previouslyFormattedCitation":"(Tuomisto, 2019)"},"properties":{"noteIndex":0},"schema":"https://github.com/citation-style-language/schema/raw/master/csl-citation.json"}</w:instrText>
      </w:r>
      <w:r w:rsidR="001A5B80">
        <w:fldChar w:fldCharType="separate"/>
      </w:r>
      <w:r w:rsidR="001A5B80" w:rsidRPr="001A5B80">
        <w:rPr>
          <w:noProof/>
        </w:rPr>
        <w:t>(Tuomisto, 2019)</w:t>
      </w:r>
      <w:r w:rsidR="001A5B80">
        <w:fldChar w:fldCharType="end"/>
      </w:r>
      <w:r>
        <w:t xml:space="preserve">. Penggunaan air pada </w:t>
      </w:r>
      <w:r>
        <w:rPr>
          <w:i/>
        </w:rPr>
        <w:t>vertical farming</w:t>
      </w:r>
      <w:r>
        <w:t xml:space="preserve"> jauh lebih efisien. Air sangat efektif beredar dalam sistem sehingga penggunaan air terbatas pada yang terkandung dalam bioma</w:t>
      </w:r>
      <w:r w:rsidR="001A5B80">
        <w:t xml:space="preserve">ssa tanaman </w:t>
      </w:r>
      <w:r w:rsidR="001A5B80">
        <w:fldChar w:fldCharType="begin" w:fldLock="1"/>
      </w:r>
      <w:r w:rsidR="00B96BFC">
        <w:instrText>ADDIN CSL_CITATION {"citationItems":[{"id":"ITEM-1","itemData":{"DOI":"10.1016/j.oneear.2019.10.024","ISSN":"25903322","abstract":"Vertical farming and cultured-meat production have the potential to contribute to the reduction of negative environmental impacts of agriculture and improve global food security in the future. However, the technologies are still at early stages of development and thus cannot help with the urgent problems we face.","author":[{"dropping-particle":"","family":"Tuomisto","given":"Hanna L.","non-dropping-particle":"","parse-names":false,"suffix":""}],"container-title":"One Earth","id":"ITEM-1","issue":"3","issued":{"date-parts":[["2019"]]},"page":"275-277","publisher":"Elsevier Inc.","title":"Vertical Farming and Cultured Meat: Immature Technologies for Urgent Problems","type":"article-journal","volume":"1"},"uris":["http://www.mendeley.com/documents/?uuid=3805fdec-e941-418f-83b2-a1e4bd1dce45"]}],"mendeley":{"formattedCitation":"(Tuomisto, 2019)","plainTextFormattedCitation":"(Tuomisto, 2019)","previouslyFormattedCitation":"(Tuomisto, 2019)"},"properties":{"noteIndex":0},"schema":"https://github.com/citation-style-language/schema/raw/master/csl-citation.json"}</w:instrText>
      </w:r>
      <w:r w:rsidR="001A5B80">
        <w:fldChar w:fldCharType="separate"/>
      </w:r>
      <w:r w:rsidR="001A5B80" w:rsidRPr="001A5B80">
        <w:rPr>
          <w:noProof/>
        </w:rPr>
        <w:t>(Tuomisto, 2019)</w:t>
      </w:r>
      <w:r w:rsidR="001A5B80">
        <w:fldChar w:fldCharType="end"/>
      </w:r>
      <w:r>
        <w:t>.</w:t>
      </w:r>
    </w:p>
    <w:p w:rsidR="0048227D" w:rsidRDefault="0048227D" w:rsidP="008C3494">
      <w:pPr>
        <w:ind w:firstLine="540"/>
      </w:pPr>
      <w:r>
        <w:t xml:space="preserve">Terdapat tiga tipe </w:t>
      </w:r>
      <w:r>
        <w:rPr>
          <w:i/>
        </w:rPr>
        <w:t>vertical farming</w:t>
      </w:r>
      <w:r>
        <w:t xml:space="preserve">. Tipe yang pertama mengacu pada konstruksi struktur tinggi dengan beberapa tingkat bedengan, seringkali dilapisi dengan lampu buatan. Tipe yang kedua dibuat di atap gedung-gedung, di atas bangunan komersial dan perumahan seperti restoran dan </w:t>
      </w:r>
      <w:r>
        <w:rPr>
          <w:i/>
        </w:rPr>
        <w:t>groceristores</w:t>
      </w:r>
      <w:r>
        <w:t>, sedangkan tipe yang</w:t>
      </w:r>
      <w:r>
        <w:rPr>
          <w:i/>
        </w:rPr>
        <w:t xml:space="preserve"> </w:t>
      </w:r>
      <w:r>
        <w:t xml:space="preserve">ketiga yaitu bangunan visioner </w:t>
      </w:r>
      <w:r w:rsidR="00B96BFC">
        <w:t xml:space="preserve">dan bertingkat  </w:t>
      </w:r>
      <w:r w:rsidR="00B96BFC">
        <w:fldChar w:fldCharType="begin" w:fldLock="1"/>
      </w:r>
      <w:r w:rsidR="00B96BFC">
        <w:instrText>ADDIN CSL_CITATION {"citationItems":[{"id":"ITEM-1","itemData":{"DOI":"10.3390/buildings8020024","ISSN":"20755309","abstract":"This paper discusses the emerging need for vertical farms by examining issues related to food security, urban population growth, farmland shortages, \"food miles\", and associated greenhouse gas (GHG) emissions. Urban planners and agricultural leaders have argued that cities will need to produce food internally to respond to demand by increasing population and to avoid paralyzing congestion, harmful pollution, and unaffordable food prices. The paper examines urban agriculture as a solution to these problems by merging food production and consumption in one place, with the vertical farm being suitable for urban areas where available land is limited and expensive. Luckily, recent advances in greenhouse technologies such as hydroponics, aeroponics, and aquaponics have provided a promising future to the vertical farm concept. These high-tech systems represent a paradigm shift in farming and food production and offer suitable and efficient methods for city farming by minimizing maintenance and maximizing yield. Upon reviewing these technologies and examining project prototypes, we find that these efforts may plant the seeds for the realization of the vertical farm. The paper, however, closes by speculating about the consequences, advantages, and disadvantages of the vertical farm's implementation. Economic feasibility, codes, regulations, and a lack of expertise remain major obstacles in the path to implementing the vertical farm.","author":[{"dropping-particle":"","family":"Al-Kodmany","given":"Kheir","non-dropping-particle":"","parse-names":false,"suffix":""}],"container-title":"Buildings","id":"ITEM-1","issue":"2","issued":{"date-parts":[["2018"]]},"title":"The vertical farm: A review of developments and implications for the vertical city","type":"article-journal","volume":"8"},"uris":["http://www.mendeley.com/documents/?uuid=31cfd591-faca-4bc1-b0c3-8e0e59b33bff"]}],"mendeley":{"formattedCitation":"(Al-Kodmany, 2018)","plainTextFormattedCitation":"(Al-Kodmany, 2018)","previouslyFormattedCitation":"(Al-Kodmany, 2018)"},"properties":{"noteIndex":0},"schema":"https://github.com/citation-style-language/schema/raw/master/csl-citation.json"}</w:instrText>
      </w:r>
      <w:r w:rsidR="00B96BFC">
        <w:fldChar w:fldCharType="separate"/>
      </w:r>
      <w:r w:rsidR="00B96BFC" w:rsidRPr="00B96BFC">
        <w:rPr>
          <w:noProof/>
        </w:rPr>
        <w:t>(Al-Kodmany, 2018)</w:t>
      </w:r>
      <w:r w:rsidR="00B96BFC">
        <w:fldChar w:fldCharType="end"/>
      </w:r>
      <w:r>
        <w:t>.</w:t>
      </w:r>
    </w:p>
    <w:p w:rsidR="0048227D" w:rsidRDefault="00EF349F" w:rsidP="00EF349F">
      <w:pPr>
        <w:pStyle w:val="Heading2"/>
        <w:rPr>
          <w:rFonts w:eastAsia="Times New Roman"/>
        </w:rPr>
      </w:pPr>
      <w:bookmarkStart w:id="25" w:name="_Toc46945867"/>
      <w:r>
        <w:rPr>
          <w:rFonts w:eastAsia="Times New Roman"/>
        </w:rPr>
        <w:lastRenderedPageBreak/>
        <w:t xml:space="preserve">2.2 </w:t>
      </w:r>
      <w:r w:rsidR="0048227D">
        <w:rPr>
          <w:rFonts w:eastAsia="Times New Roman"/>
        </w:rPr>
        <w:t>Irigasi Kabut</w:t>
      </w:r>
      <w:bookmarkEnd w:id="25"/>
    </w:p>
    <w:p w:rsidR="0048227D" w:rsidRDefault="0048227D" w:rsidP="008C3494">
      <w:pPr>
        <w:ind w:firstLine="720"/>
      </w:pPr>
      <w:r>
        <w:t xml:space="preserve">Irigasi merupakan metode penyiraman yang lebih efisien, efektif, ekonomis dan ramah lingkungan serta modal yang dikeluarkan untuk penerapannya tidak besar.  Irigasi kabut juga merupakan metode penyiraman yang dilakukan dengan cara memercikkan air dalam jumlah sedikit melalui lubang-lubang kecil. Air yang dipancarkan dari lubang-lubang kecil tersebut </w:t>
      </w:r>
      <w:r w:rsidR="00B96BFC">
        <w:t xml:space="preserve">berbentuk seperti kabut </w:t>
      </w:r>
      <w:r w:rsidR="00B96BFC">
        <w:fldChar w:fldCharType="begin" w:fldLock="1"/>
      </w:r>
      <w:r w:rsidR="004B2198">
        <w:instrText>ADDIN CSL_CITATION {"citationItems":[{"id":"ITEM-1","itemData":{"author":[{"dropping-particle":"","family":"KEMENDESA","given":"","non-dropping-particle":"","parse-names":false,"suffix":""}],"id":"ITEM-1","issued":{"date-parts":[["2018"]]},"page":"1-108","title":"Dokumen pembelajaran inovasi desa","type":"article-journal"},"uris":["http://www.mendeley.com/documents/?uuid=285fd580-2cf0-494d-99f0-f348a117ae06"]}],"mendeley":{"formattedCitation":"(KEMENDESA, 2018)","plainTextFormattedCitation":"(KEMENDESA, 2018)","previouslyFormattedCitation":"(KEMENDESA, 2018)"},"properties":{"noteIndex":0},"schema":"https://github.com/citation-style-language/schema/raw/master/csl-citation.json"}</w:instrText>
      </w:r>
      <w:r w:rsidR="00B96BFC">
        <w:fldChar w:fldCharType="separate"/>
      </w:r>
      <w:r w:rsidR="00B96BFC" w:rsidRPr="00B96BFC">
        <w:rPr>
          <w:noProof/>
        </w:rPr>
        <w:t>(KEMENDESA, 2018)</w:t>
      </w:r>
      <w:r w:rsidR="00B96BFC">
        <w:fldChar w:fldCharType="end"/>
      </w:r>
      <w:r>
        <w:t>.</w:t>
      </w:r>
    </w:p>
    <w:p w:rsidR="0048227D" w:rsidRDefault="00EF349F" w:rsidP="00EF349F">
      <w:pPr>
        <w:pStyle w:val="Heading2"/>
        <w:rPr>
          <w:rFonts w:eastAsia="Times New Roman"/>
        </w:rPr>
      </w:pPr>
      <w:bookmarkStart w:id="26" w:name="_Toc25141846"/>
      <w:bookmarkStart w:id="27" w:name="_Toc46945868"/>
      <w:r>
        <w:rPr>
          <w:rFonts w:eastAsia="Times New Roman"/>
        </w:rPr>
        <w:t xml:space="preserve">2.3 </w:t>
      </w:r>
      <w:r w:rsidR="0048227D">
        <w:rPr>
          <w:rFonts w:eastAsia="Times New Roman"/>
        </w:rPr>
        <w:t>Perangkat Keras</w:t>
      </w:r>
      <w:bookmarkEnd w:id="26"/>
      <w:bookmarkEnd w:id="27"/>
    </w:p>
    <w:p w:rsidR="0048227D" w:rsidRDefault="00EF349F" w:rsidP="00EF349F">
      <w:pPr>
        <w:pStyle w:val="Heading3"/>
        <w:rPr>
          <w:rFonts w:eastAsia="Times New Roman"/>
        </w:rPr>
      </w:pPr>
      <w:bookmarkStart w:id="28" w:name="_Toc46945869"/>
      <w:bookmarkStart w:id="29" w:name="_Toc25141847"/>
      <w:r>
        <w:rPr>
          <w:rFonts w:eastAsia="Times New Roman"/>
        </w:rPr>
        <w:t xml:space="preserve">2.3.1 </w:t>
      </w:r>
      <w:r w:rsidR="0048227D">
        <w:rPr>
          <w:rFonts w:eastAsia="Times New Roman"/>
        </w:rPr>
        <w:t>Node MCU ESP8266</w:t>
      </w:r>
      <w:bookmarkEnd w:id="28"/>
    </w:p>
    <w:p w:rsidR="0048227D" w:rsidRDefault="0048227D" w:rsidP="0048227D">
      <w:pPr>
        <w:spacing w:after="0"/>
        <w:ind w:firstLine="480"/>
        <w:rPr>
          <w:rFonts w:eastAsia="Calibri"/>
          <w:szCs w:val="24"/>
        </w:rPr>
      </w:pPr>
      <w:r>
        <w:rPr>
          <w:rFonts w:eastAsia="Calibri"/>
          <w:szCs w:val="24"/>
        </w:rPr>
        <w:t xml:space="preserve">Node MCU merupakan sebuah platform IoT yang bersifat Opensource. ESP8266 merupakan seri ESP dari </w:t>
      </w:r>
      <w:r>
        <w:rPr>
          <w:rFonts w:eastAsia="Calibri"/>
          <w:i/>
          <w:szCs w:val="24"/>
        </w:rPr>
        <w:t>Espressif system</w:t>
      </w:r>
      <w:r>
        <w:rPr>
          <w:rFonts w:eastAsia="Calibri"/>
          <w:szCs w:val="24"/>
        </w:rPr>
        <w:t xml:space="preserve"> dan menggunakan bahasa pemrograman Lua. Istilah Node MCU mengacu pada </w:t>
      </w:r>
      <w:r>
        <w:rPr>
          <w:rFonts w:eastAsia="Calibri"/>
          <w:i/>
          <w:szCs w:val="24"/>
        </w:rPr>
        <w:t>firmware</w:t>
      </w:r>
      <w:r>
        <w:rPr>
          <w:rFonts w:eastAsia="Calibri"/>
          <w:szCs w:val="24"/>
        </w:rPr>
        <w:t xml:space="preserve"> perangkat keras </w:t>
      </w:r>
      <w:r>
        <w:rPr>
          <w:rFonts w:eastAsia="Calibri"/>
          <w:i/>
          <w:szCs w:val="24"/>
        </w:rPr>
        <w:t xml:space="preserve">development kit. </w:t>
      </w:r>
      <w:r>
        <w:rPr>
          <w:rFonts w:eastAsia="Calibri"/>
          <w:szCs w:val="24"/>
        </w:rPr>
        <w:t>Selain Lua, Node MCU juga mendukung penggunaan Arduin</w:t>
      </w:r>
      <w:r w:rsidR="004B2198">
        <w:rPr>
          <w:rFonts w:eastAsia="Calibri"/>
          <w:szCs w:val="24"/>
        </w:rPr>
        <w:t xml:space="preserve">o IDE </w:t>
      </w:r>
      <w:r w:rsidR="004B2198">
        <w:rPr>
          <w:rFonts w:eastAsia="Calibri"/>
          <w:szCs w:val="24"/>
        </w:rPr>
        <w:fldChar w:fldCharType="begin" w:fldLock="1"/>
      </w:r>
      <w:r w:rsidR="004B2198">
        <w:rPr>
          <w:rFonts w:eastAsia="Calibri"/>
          <w:szCs w:val="24"/>
        </w:rPr>
        <w:instrText>ADDIN CSL_CITATION {"citationItems":[{"id":"ITEM-1","itemData":{"abstract":"The house light control system is still mostly manual and the homeowner sometimes tends to forget to turn off the lights when leaving the house, so the owner of the house must return to turn off the lights or leave the lights on until the homeowner returns. The use of NodeMCU ESP8266 is currently favored by internet of things based developers, because the price of the module is quite cheap and can be programmed using the Arduino IDE allowing NodeMCU to be the preferred choice. This study uses Telegram Messenger Bot as a message sender and message recipient to control home lights, using NodeMCU as a Relay controller to turn off and turn on the home lights when they are or not at home.","author":[{"dropping-particle":"","family":"Efendi","given":"Mohamad Yusuf","non-dropping-particle":"","parse-names":false,"suffix":""},{"dropping-particle":"","family":"Chandra","given":"Joni Eka","non-dropping-particle":"","parse-names":false,"suffix":""}],"container-title":"Global Journal Of Computer Science And Technology: A Hardware &amp; Computation","id":"ITEM-1","issue":"1","issued":{"date-parts":[["2019"]]},"title":"Implementasi Internet of Things Pada Sistem Kendali Lampu Rumah Menggunakan Telegram Messenger Bot Dan Nodemcu ESP8266","type":"article-journal","volume":"19"},"uris":["http://www.mendeley.com/documents/?uuid=d28b01bc-8881-4562-96f8-c2a3ff88838e"]}],"mendeley":{"formattedCitation":"(Efendi and Chandra, 2019)","plainTextFormattedCitation":"(Efendi and Chandra, 2019)","previouslyFormattedCitation":"(Efendi and Chandra, 2019)"},"properties":{"noteIndex":0},"schema":"https://github.com/citation-style-language/schema/raw/master/csl-citation.json"}</w:instrText>
      </w:r>
      <w:r w:rsidR="004B2198">
        <w:rPr>
          <w:rFonts w:eastAsia="Calibri"/>
          <w:szCs w:val="24"/>
        </w:rPr>
        <w:fldChar w:fldCharType="separate"/>
      </w:r>
      <w:r w:rsidR="004B2198" w:rsidRPr="004B2198">
        <w:rPr>
          <w:rFonts w:eastAsia="Calibri"/>
          <w:noProof/>
          <w:szCs w:val="24"/>
        </w:rPr>
        <w:t>(Efendi and Chandra, 2019)</w:t>
      </w:r>
      <w:r w:rsidR="004B2198">
        <w:rPr>
          <w:rFonts w:eastAsia="Calibri"/>
          <w:szCs w:val="24"/>
        </w:rPr>
        <w:fldChar w:fldCharType="end"/>
      </w:r>
      <w:r>
        <w:rPr>
          <w:rFonts w:eastAsia="Calibri"/>
          <w:szCs w:val="24"/>
        </w:rPr>
        <w:t>.</w:t>
      </w:r>
    </w:p>
    <w:p w:rsidR="0048227D" w:rsidRDefault="0048227D" w:rsidP="0048227D">
      <w:pPr>
        <w:spacing w:after="0"/>
        <w:ind w:firstLine="480"/>
        <w:rPr>
          <w:rFonts w:eastAsia="Calibri"/>
          <w:szCs w:val="24"/>
        </w:rPr>
      </w:pPr>
      <w:r>
        <w:rPr>
          <w:rFonts w:eastAsia="Calibri"/>
          <w:szCs w:val="24"/>
        </w:rPr>
        <w:t>NodeMCU memiliki board berukuran kecil dengan panjang 4.83cm, lebar 2.54</w:t>
      </w:r>
      <w:r w:rsidR="006269CC">
        <w:rPr>
          <w:rFonts w:eastAsia="Calibri"/>
          <w:szCs w:val="24"/>
        </w:rPr>
        <w:t xml:space="preserve"> </w:t>
      </w:r>
      <w:r>
        <w:rPr>
          <w:rFonts w:eastAsia="Calibri"/>
          <w:szCs w:val="24"/>
        </w:rPr>
        <w:t>cm, dan berat 7 gram</w:t>
      </w:r>
      <w:r>
        <w:rPr>
          <w:szCs w:val="24"/>
        </w:rPr>
        <w:t>, seperti yang ditunjukkan pada Gambar 2.1</w:t>
      </w:r>
      <w:r>
        <w:rPr>
          <w:rFonts w:eastAsia="Calibri"/>
          <w:szCs w:val="24"/>
        </w:rPr>
        <w:t xml:space="preserve">. </w:t>
      </w:r>
    </w:p>
    <w:p w:rsidR="0048227D" w:rsidRDefault="0048227D" w:rsidP="0035394B">
      <w:pPr>
        <w:spacing w:after="0" w:line="240" w:lineRule="auto"/>
        <w:ind w:firstLine="480"/>
        <w:jc w:val="center"/>
        <w:rPr>
          <w:rFonts w:eastAsia="Calibri"/>
          <w:szCs w:val="24"/>
        </w:rPr>
      </w:pPr>
      <w:r>
        <w:rPr>
          <w:noProof/>
        </w:rPr>
        <w:drawing>
          <wp:inline distT="0" distB="0" distL="0" distR="0" wp14:anchorId="51889EBF" wp14:editId="013ED8F0">
            <wp:extent cx="1810871" cy="1221773"/>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10871" cy="1221773"/>
                    </a:xfrm>
                    <a:prstGeom prst="rect">
                      <a:avLst/>
                    </a:prstGeom>
                    <a:noFill/>
                    <a:ln>
                      <a:noFill/>
                    </a:ln>
                  </pic:spPr>
                </pic:pic>
              </a:graphicData>
            </a:graphic>
          </wp:inline>
        </w:drawing>
      </w:r>
    </w:p>
    <w:p w:rsidR="00015D93" w:rsidRDefault="00015D93" w:rsidP="00385B83">
      <w:pPr>
        <w:pStyle w:val="Caption"/>
        <w:spacing w:after="0"/>
      </w:pPr>
      <w:bookmarkStart w:id="30" w:name="_Toc46945474"/>
      <w:r>
        <w:t>Gambar 2</w:t>
      </w:r>
      <w:r w:rsidR="00DC1518">
        <w:t>.</w:t>
      </w:r>
      <w:r w:rsidR="0083327B">
        <w:fldChar w:fldCharType="begin"/>
      </w:r>
      <w:r w:rsidR="0083327B">
        <w:instrText xml:space="preserve"> SEQ Gambar \* ARABIC \s 1 </w:instrText>
      </w:r>
      <w:r w:rsidR="0083327B">
        <w:fldChar w:fldCharType="separate"/>
      </w:r>
      <w:r w:rsidR="00F63A13">
        <w:rPr>
          <w:noProof/>
        </w:rPr>
        <w:t>1</w:t>
      </w:r>
      <w:r w:rsidR="0083327B">
        <w:rPr>
          <w:noProof/>
        </w:rPr>
        <w:fldChar w:fldCharType="end"/>
      </w:r>
      <w:r>
        <w:t xml:space="preserve"> </w:t>
      </w:r>
      <w:bookmarkStart w:id="31" w:name="_Toc42715203"/>
      <w:r>
        <w:rPr>
          <w:rFonts w:eastAsia="Calibri"/>
          <w:szCs w:val="24"/>
        </w:rPr>
        <w:t>Board NodeMCU ESP8266</w:t>
      </w:r>
      <w:bookmarkEnd w:id="30"/>
      <w:bookmarkEnd w:id="31"/>
    </w:p>
    <w:p w:rsidR="0048227D" w:rsidRDefault="0048227D" w:rsidP="00385B83">
      <w:pPr>
        <w:pStyle w:val="Caption"/>
        <w:rPr>
          <w:rFonts w:eastAsia="Calibri"/>
          <w:sz w:val="22"/>
          <w:szCs w:val="24"/>
        </w:rPr>
      </w:pPr>
      <w:r>
        <w:rPr>
          <w:rFonts w:eastAsia="Calibri"/>
          <w:sz w:val="22"/>
          <w:szCs w:val="24"/>
        </w:rPr>
        <w:t xml:space="preserve">Sumber: </w:t>
      </w:r>
      <w:r w:rsidR="00E551EF" w:rsidRPr="00E551EF">
        <w:rPr>
          <w:rFonts w:eastAsia="Calibri"/>
          <w:sz w:val="22"/>
          <w:szCs w:val="24"/>
        </w:rPr>
        <w:t>https://store.fut-electronics.com/search?type=product&amp;q=MCU</w:t>
      </w:r>
      <w:r w:rsidR="00E551EF">
        <w:rPr>
          <w:rFonts w:eastAsia="Calibri"/>
          <w:sz w:val="22"/>
          <w:szCs w:val="24"/>
        </w:rPr>
        <w:t xml:space="preserve"> </w:t>
      </w:r>
    </w:p>
    <w:p w:rsidR="0048227D" w:rsidRDefault="0048227D" w:rsidP="0069518F">
      <w:pPr>
        <w:spacing w:after="0"/>
        <w:ind w:firstLine="480"/>
        <w:rPr>
          <w:rFonts w:eastAsia="Calibri"/>
          <w:szCs w:val="24"/>
        </w:rPr>
      </w:pPr>
      <w:r>
        <w:rPr>
          <w:rFonts w:eastAsia="Calibri"/>
          <w:szCs w:val="24"/>
        </w:rPr>
        <w:t>Selain itu NodeMCU juga memiliki harga yang terjangkau dan telah dilengkapi dengan module wifi serta firmware yang</w:t>
      </w:r>
      <w:r w:rsidR="004B2198">
        <w:rPr>
          <w:rFonts w:eastAsia="Calibri"/>
          <w:szCs w:val="24"/>
        </w:rPr>
        <w:t xml:space="preserve"> bersifat opensource </w:t>
      </w:r>
      <w:r w:rsidR="004B2198">
        <w:rPr>
          <w:rFonts w:eastAsia="Calibri"/>
          <w:szCs w:val="24"/>
        </w:rPr>
        <w:fldChar w:fldCharType="begin" w:fldLock="1"/>
      </w:r>
      <w:r w:rsidR="004B2198">
        <w:rPr>
          <w:rFonts w:eastAsia="Calibri"/>
          <w:szCs w:val="24"/>
        </w:rPr>
        <w:instrText>ADDIN CSL_CITATION {"citationItems":[{"id":"ITEM-1","itemData":{"author":[{"dropping-particle":"","family":"Aji","given":"Septian Prastyo","non-dropping-particle":"","parse-names":false,"suffix":""}],"id":"ITEM-1","issue":"1","issued":{"date-parts":[["2017"]]},"page":"145","title":"ALAT MONITORING TETESAN INFUS MENGGUNAKAN WEB SECARA ONLINE BERBASIS ESP8266 DENGAN PEMROGRAMAN ARDUINO IDE PROYEK","type":"article-journal","volume":"12"},"uris":["http://www.mendeley.com/documents/?uuid=798dcf2d-f736-4da9-9e31-1f403349568f"]}],"mendeley":{"formattedCitation":"(Aji, 2017)","plainTextFormattedCitation":"(Aji, 2017)","previouslyFormattedCitation":"(Aji, 2017)"},"properties":{"noteIndex":0},"schema":"https://github.com/citation-style-language/schema/raw/master/csl-citation.json"}</w:instrText>
      </w:r>
      <w:r w:rsidR="004B2198">
        <w:rPr>
          <w:rFonts w:eastAsia="Calibri"/>
          <w:szCs w:val="24"/>
        </w:rPr>
        <w:fldChar w:fldCharType="separate"/>
      </w:r>
      <w:r w:rsidR="004B2198" w:rsidRPr="004B2198">
        <w:rPr>
          <w:rFonts w:eastAsia="Calibri"/>
          <w:noProof/>
          <w:szCs w:val="24"/>
        </w:rPr>
        <w:t xml:space="preserve">(Aji, </w:t>
      </w:r>
      <w:r w:rsidR="004B2198" w:rsidRPr="004B2198">
        <w:rPr>
          <w:rFonts w:eastAsia="Calibri"/>
          <w:noProof/>
          <w:szCs w:val="24"/>
        </w:rPr>
        <w:lastRenderedPageBreak/>
        <w:t>2017)</w:t>
      </w:r>
      <w:r w:rsidR="004B2198">
        <w:rPr>
          <w:rFonts w:eastAsia="Calibri"/>
          <w:szCs w:val="24"/>
        </w:rPr>
        <w:fldChar w:fldCharType="end"/>
      </w:r>
      <w:r>
        <w:rPr>
          <w:rFonts w:eastAsia="Calibri"/>
          <w:szCs w:val="24"/>
        </w:rPr>
        <w:t>. Pengembangan Kit NodeMCU didasarkan pada modul ESP8266 dimana GPIO, PWM (Pulse Width Modulation), IIC, 1-Wire dan ADC (Analog to Digital Converter) diintegrasikan dalam satu board. Diagram pin NodeMCU ESP8266 ditunjukkan pada Gambar 2.2.</w:t>
      </w:r>
    </w:p>
    <w:p w:rsidR="0048227D" w:rsidRDefault="0048227D" w:rsidP="000D61B2">
      <w:pPr>
        <w:spacing w:after="0"/>
        <w:ind w:firstLine="480"/>
        <w:jc w:val="center"/>
        <w:rPr>
          <w:rFonts w:eastAsia="Calibri"/>
          <w:szCs w:val="24"/>
        </w:rPr>
      </w:pPr>
      <w:r>
        <w:rPr>
          <w:noProof/>
        </w:rPr>
        <w:drawing>
          <wp:inline distT="0" distB="0" distL="0" distR="0" wp14:anchorId="6315109B" wp14:editId="3A2AE499">
            <wp:extent cx="3200400" cy="2466975"/>
            <wp:effectExtent l="0" t="0" r="0" b="9525"/>
            <wp:docPr id="12" name="Picture 12" descr="https://www.nn-digital.com/wp-content/uploads/2019/07/NodeMCU-Lolin_Pin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www.nn-digital.com/wp-content/uploads/2019/07/NodeMCU-Lolin_Pinout.png"/>
                    <pic:cNvPicPr>
                      <a:picLocks noChangeAspect="1" noChangeArrowheads="1"/>
                    </pic:cNvPicPr>
                  </pic:nvPicPr>
                  <pic:blipFill>
                    <a:blip r:embed="rId13">
                      <a:extLst>
                        <a:ext uri="{28A0092B-C50C-407E-A947-70E740481C1C}">
                          <a14:useLocalDpi xmlns:a14="http://schemas.microsoft.com/office/drawing/2010/main" val="0"/>
                        </a:ext>
                      </a:extLst>
                    </a:blip>
                    <a:srcRect b="4520"/>
                    <a:stretch>
                      <a:fillRect/>
                    </a:stretch>
                  </pic:blipFill>
                  <pic:spPr bwMode="auto">
                    <a:xfrm>
                      <a:off x="0" y="0"/>
                      <a:ext cx="3200400" cy="2466975"/>
                    </a:xfrm>
                    <a:prstGeom prst="rect">
                      <a:avLst/>
                    </a:prstGeom>
                    <a:noFill/>
                    <a:ln>
                      <a:noFill/>
                    </a:ln>
                  </pic:spPr>
                </pic:pic>
              </a:graphicData>
            </a:graphic>
          </wp:inline>
        </w:drawing>
      </w:r>
    </w:p>
    <w:p w:rsidR="00015D93" w:rsidRDefault="00015D93" w:rsidP="00385B83">
      <w:pPr>
        <w:pStyle w:val="Caption"/>
        <w:spacing w:after="0"/>
      </w:pPr>
      <w:bookmarkStart w:id="32" w:name="_Toc46945475"/>
      <w:r>
        <w:t>Gambar 2</w:t>
      </w:r>
      <w:r w:rsidR="00DC1518">
        <w:t>.</w:t>
      </w:r>
      <w:r w:rsidR="0083327B">
        <w:fldChar w:fldCharType="begin"/>
      </w:r>
      <w:r w:rsidR="0083327B">
        <w:instrText xml:space="preserve"> SEQ Gambar \* ARABIC \s 1 </w:instrText>
      </w:r>
      <w:r w:rsidR="0083327B">
        <w:fldChar w:fldCharType="separate"/>
      </w:r>
      <w:r w:rsidR="00F63A13">
        <w:rPr>
          <w:noProof/>
        </w:rPr>
        <w:t>2</w:t>
      </w:r>
      <w:r w:rsidR="0083327B">
        <w:rPr>
          <w:noProof/>
        </w:rPr>
        <w:fldChar w:fldCharType="end"/>
      </w:r>
      <w:r>
        <w:t xml:space="preserve"> </w:t>
      </w:r>
      <w:bookmarkStart w:id="33" w:name="_Toc42715204"/>
      <w:r>
        <w:rPr>
          <w:rFonts w:eastAsia="Calibri"/>
          <w:szCs w:val="24"/>
        </w:rPr>
        <w:t>Diagram Pin NodeMCU ESP8266</w:t>
      </w:r>
      <w:bookmarkEnd w:id="32"/>
      <w:bookmarkEnd w:id="33"/>
    </w:p>
    <w:p w:rsidR="0048227D" w:rsidRDefault="00015D93" w:rsidP="00385B83">
      <w:pPr>
        <w:pStyle w:val="Caption"/>
        <w:rPr>
          <w:rFonts w:eastAsia="Calibri"/>
          <w:szCs w:val="24"/>
        </w:rPr>
      </w:pPr>
      <w:r>
        <w:t xml:space="preserve"> </w:t>
      </w:r>
      <w:r w:rsidR="0048227D">
        <w:rPr>
          <w:rFonts w:eastAsia="Calibri"/>
          <w:sz w:val="22"/>
          <w:szCs w:val="24"/>
        </w:rPr>
        <w:t xml:space="preserve">Sumber: </w:t>
      </w:r>
      <w:r w:rsidR="00E551EF" w:rsidRPr="00E551EF">
        <w:rPr>
          <w:rFonts w:eastAsia="Calibri"/>
          <w:sz w:val="22"/>
          <w:szCs w:val="24"/>
        </w:rPr>
        <w:t>https://www.nn-digital.com/wp-content/uploads/2019/07/NodeMCU-Lolin_Pinout.png</w:t>
      </w:r>
      <w:r w:rsidR="0048227D">
        <w:rPr>
          <w:rFonts w:eastAsia="Calibri"/>
          <w:szCs w:val="24"/>
        </w:rPr>
        <w:t xml:space="preserve"> </w:t>
      </w:r>
    </w:p>
    <w:p w:rsidR="0048227D" w:rsidRDefault="005F56B2" w:rsidP="00A63887">
      <w:pPr>
        <w:pStyle w:val="Heading3"/>
        <w:rPr>
          <w:rFonts w:eastAsia="Times New Roman"/>
        </w:rPr>
      </w:pPr>
      <w:bookmarkStart w:id="34" w:name="_Toc46945870"/>
      <w:r>
        <w:rPr>
          <w:rFonts w:eastAsia="Times New Roman"/>
        </w:rPr>
        <w:t xml:space="preserve">2.3.2 </w:t>
      </w:r>
      <w:r w:rsidR="0048227D">
        <w:rPr>
          <w:rFonts w:eastAsia="Times New Roman"/>
        </w:rPr>
        <w:t>Sensor Kelembaban Tanah</w:t>
      </w:r>
      <w:r w:rsidR="00D159F1">
        <w:rPr>
          <w:rFonts w:eastAsia="Times New Roman"/>
        </w:rPr>
        <w:t xml:space="preserve"> </w:t>
      </w:r>
      <w:r w:rsidR="00D159F1" w:rsidRPr="0062566B">
        <w:rPr>
          <w:rFonts w:cs="Times New Roman"/>
        </w:rPr>
        <w:t>SEN0193</w:t>
      </w:r>
      <w:bookmarkEnd w:id="34"/>
    </w:p>
    <w:p w:rsidR="00D159F1" w:rsidRDefault="00D159F1" w:rsidP="00A63887">
      <w:pPr>
        <w:spacing w:after="0"/>
        <w:ind w:firstLine="540"/>
      </w:pPr>
      <w:r>
        <w:rPr>
          <w:rFonts w:eastAsia="Times New Roman"/>
        </w:rPr>
        <w:t xml:space="preserve">Sensor </w:t>
      </w:r>
      <w:r w:rsidRPr="0062566B">
        <w:t>SEN0193</w:t>
      </w:r>
      <w:r>
        <w:t xml:space="preserve"> merupakan sensor kelembaban </w:t>
      </w:r>
      <w:r w:rsidR="009A4A1A">
        <w:t xml:space="preserve">produk </w:t>
      </w:r>
      <w:r w:rsidR="009A4A1A" w:rsidRPr="009A4A1A">
        <w:t>Robot DF</w:t>
      </w:r>
      <w:r w:rsidR="009A4A1A">
        <w:t xml:space="preserve"> </w:t>
      </w:r>
      <w:r>
        <w:t xml:space="preserve">yang sifatnya kapasitif sehangga material penyusunnya dapat terhindar dari korosi. </w:t>
      </w:r>
      <w:r w:rsidR="009A4A1A">
        <w:t>Module s</w:t>
      </w:r>
      <w:r>
        <w:t xml:space="preserve">ensor </w:t>
      </w:r>
      <w:r w:rsidRPr="0062566B">
        <w:t>SEN0193</w:t>
      </w:r>
      <w:r w:rsidR="009A4A1A">
        <w:t xml:space="preserve"> </w:t>
      </w:r>
      <w:r w:rsidR="009A4A1A" w:rsidRPr="009A4A1A">
        <w:t>mencakup regulator tegangan terpasang yang memberikan kisaran tegangan operasi 3,3-5,5 V</w:t>
      </w:r>
      <w:r>
        <w:t xml:space="preserve"> dengan arus sebesar</w:t>
      </w:r>
      <w:r w:rsidR="00CF7667">
        <w:t xml:space="preserve"> 5mA dan menghasilkan keluaran analog 0 - 3 Volt DC. </w:t>
      </w:r>
      <w:r w:rsidR="009A4A1A" w:rsidRPr="009A4A1A">
        <w:t xml:space="preserve">Output sensor ini </w:t>
      </w:r>
      <w:r w:rsidR="009A4A1A">
        <w:t>pada</w:t>
      </w:r>
      <w:r w:rsidR="009A4A1A" w:rsidRPr="009A4A1A">
        <w:t xml:space="preserve"> rentang variabel frekuensi mulai dari 260 Hz (kelembaban tinggi) hingga 520 Hz (kelembaban rendah). Sensor dikalibrasi dengan menggunakan metode gravimetri</w:t>
      </w:r>
      <w:r w:rsidR="004B2198">
        <w:t xml:space="preserve">c </w:t>
      </w:r>
      <w:r w:rsidR="004B2198">
        <w:fldChar w:fldCharType="begin" w:fldLock="1"/>
      </w:r>
      <w:r w:rsidR="004B2198">
        <w:instrText>ADDIN CSL_CITATION {"citationItems":[{"id":"ITEM-1","itemData":{"DOI":"10.1109/ICSTC.2018.8528624","ISBN":"9781538658130","abstract":"The new model of a soil moisture sensor is capacitance type sensor which designed from two parallel-plates, in which, soil being measured is located between both electrodes and act as a dielectric material of the capacitor. The sensor model is claimed with a number of advantages especially to solve the problem on the application of conductance type sensors. SKU:SEN0193 is one of a low cost soil moisture sensor which is available on the commercial market. Before applied, it is necessary to know the performance and characteristic of the sensor for local soil application. The purpose of this research is to calibrate the soil moisture sensor for soil humidity measurement. For this, the sensor coupled with such signal conditioning circuit is connected to an Arduino microcontroller and LCD for data acquisition system. The sensor responses to varied moisture of soil samples are compared to the gravimetric methods. In this research, the sensor is calibrated for sandy loam soil texture obtained from Bangka Regency. The result showed that soil moisture content readings by SKU:SEN0193 is not affected by different volume of soil and soil temperature, but is little affected by ambient environmental temperature conditions. There is direct relationship between the soil moisture content (y) and the sensor response (x), sensor performs well so it can be used to measure the moisture content of sandy clay soil sample.","author":[{"dropping-particle":"","family":"Radi","given":"","non-dropping-particle":"","parse-names":false,"suffix":""},{"dropping-particle":"","family":"Murtiningrum","given":"","non-dropping-particle":"","parse-names":false,"suffix":""},{"dropping-particle":"","family":"Ngadisih","given":"","non-dropping-particle":"","parse-names":false,"suffix":""},{"dropping-particle":"","family":"Muzdrikah","given":"Fajar Siti","non-dropping-particle":"","parse-names":false,"suffix":""},{"dropping-particle":"","family":"Nuha","given":"M. Shohibun","non-dropping-particle":"","parse-names":false,"suffix":""},{"dropping-particle":"","family":"Rizqi","given":"Fathi A.","non-dropping-particle":"","parse-names":false,"suffix":""}],"container-title":"Proceedings - 2018 4th International Conference on Science and Technology, ICST 2018","id":"ITEM-1","issue":"August 2019","issued":{"date-parts":[["2018"]]},"page":"1-6","publisher":"IEEE","title":"Calibration of Capacitive Soil Moisture Sensor (SKU:SEN0193)","type":"article-journal","volume":"1"},"uris":["http://www.mendeley.com/documents/?uuid=29a71add-91e1-4ab7-97bb-28e84ea50de6"]}],"mendeley":{"formattedCitation":"(Radi &lt;i&gt;et al.&lt;/i&gt;, 2018)","plainTextFormattedCitation":"(Radi et al., 2018)","previouslyFormattedCitation":"(Radi &lt;i&gt;et al.&lt;/i&gt;, 2018)"},"properties":{"noteIndex":0},"schema":"https://github.com/citation-style-language/schema/raw/master/csl-citation.json"}</w:instrText>
      </w:r>
      <w:r w:rsidR="004B2198">
        <w:fldChar w:fldCharType="separate"/>
      </w:r>
      <w:r w:rsidR="004B2198" w:rsidRPr="004B2198">
        <w:rPr>
          <w:noProof/>
        </w:rPr>
        <w:t xml:space="preserve">(Radi </w:t>
      </w:r>
      <w:r w:rsidR="004B2198" w:rsidRPr="004B2198">
        <w:rPr>
          <w:i/>
          <w:noProof/>
        </w:rPr>
        <w:t>et al.</w:t>
      </w:r>
      <w:r w:rsidR="004B2198" w:rsidRPr="004B2198">
        <w:rPr>
          <w:noProof/>
        </w:rPr>
        <w:t>, 2018)</w:t>
      </w:r>
      <w:r w:rsidR="004B2198">
        <w:fldChar w:fldCharType="end"/>
      </w:r>
      <w:r w:rsidR="009A4A1A" w:rsidRPr="009A4A1A">
        <w:t>.</w:t>
      </w:r>
      <w:r w:rsidR="009A4A1A">
        <w:t xml:space="preserve"> Bentuk fisik sensor SEN0193 ditunjukkan pada Gambar 2.3.</w:t>
      </w:r>
    </w:p>
    <w:p w:rsidR="009A4A1A" w:rsidRPr="0035394B" w:rsidRDefault="009A4A1A" w:rsidP="0035394B">
      <w:pPr>
        <w:spacing w:line="240" w:lineRule="auto"/>
        <w:jc w:val="center"/>
        <w:rPr>
          <w:rFonts w:eastAsia="Times New Roman"/>
          <w:szCs w:val="24"/>
        </w:rPr>
      </w:pPr>
      <w:r>
        <w:rPr>
          <w:noProof/>
        </w:rPr>
        <w:lastRenderedPageBreak/>
        <w:drawing>
          <wp:inline distT="0" distB="0" distL="0" distR="0" wp14:anchorId="1A90A22B" wp14:editId="39AA0445">
            <wp:extent cx="1917528" cy="2886075"/>
            <wp:effectExtent l="0" t="8255" r="0" b="0"/>
            <wp:docPr id="2" name="Picture 2" descr="SEN0193-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0193-tes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rot="16200000">
                      <a:off x="0" y="0"/>
                      <a:ext cx="1921537" cy="2892109"/>
                    </a:xfrm>
                    <a:prstGeom prst="rect">
                      <a:avLst/>
                    </a:prstGeom>
                    <a:noFill/>
                    <a:ln>
                      <a:noFill/>
                    </a:ln>
                  </pic:spPr>
                </pic:pic>
              </a:graphicData>
            </a:graphic>
          </wp:inline>
        </w:drawing>
      </w:r>
    </w:p>
    <w:p w:rsidR="00015D93" w:rsidRDefault="00015D93" w:rsidP="00015D93">
      <w:pPr>
        <w:pStyle w:val="Caption"/>
        <w:spacing w:after="0"/>
      </w:pPr>
      <w:bookmarkStart w:id="35" w:name="_Toc46945476"/>
      <w:r>
        <w:t>Gambar 2</w:t>
      </w:r>
      <w:r w:rsidR="00DC1518">
        <w:t>.</w:t>
      </w:r>
      <w:r w:rsidR="0083327B">
        <w:fldChar w:fldCharType="begin"/>
      </w:r>
      <w:r w:rsidR="0083327B">
        <w:instrText xml:space="preserve"> SEQ Gambar \* ARABIC \s 1 </w:instrText>
      </w:r>
      <w:r w:rsidR="0083327B">
        <w:fldChar w:fldCharType="separate"/>
      </w:r>
      <w:r w:rsidR="00F63A13">
        <w:rPr>
          <w:noProof/>
        </w:rPr>
        <w:t>3</w:t>
      </w:r>
      <w:r w:rsidR="0083327B">
        <w:rPr>
          <w:noProof/>
        </w:rPr>
        <w:fldChar w:fldCharType="end"/>
      </w:r>
      <w:r>
        <w:t xml:space="preserve"> </w:t>
      </w:r>
      <w:bookmarkStart w:id="36" w:name="_Toc42715205"/>
      <w:r>
        <w:t>Sensor Kelembaban SEN0193</w:t>
      </w:r>
      <w:bookmarkEnd w:id="35"/>
      <w:bookmarkEnd w:id="36"/>
    </w:p>
    <w:p w:rsidR="009A4A1A" w:rsidRPr="004E65A0" w:rsidRDefault="00015D93" w:rsidP="00015D93">
      <w:pPr>
        <w:pStyle w:val="Caption"/>
        <w:rPr>
          <w:sz w:val="22"/>
        </w:rPr>
      </w:pPr>
      <w:r>
        <w:t xml:space="preserve"> </w:t>
      </w:r>
      <w:r w:rsidR="009A4A1A" w:rsidRPr="004E65A0">
        <w:rPr>
          <w:sz w:val="22"/>
        </w:rPr>
        <w:t>Sumber: https://wiki.dfrobot.com/Capacitive_</w:t>
      </w:r>
      <w:r w:rsidR="00D511B0" w:rsidRPr="004E65A0">
        <w:rPr>
          <w:sz w:val="22"/>
        </w:rPr>
        <w:t>Soil_Moisture_Sensor_SKU_SEN0193</w:t>
      </w:r>
    </w:p>
    <w:p w:rsidR="0048227D" w:rsidRDefault="005F56B2" w:rsidP="00015D93">
      <w:pPr>
        <w:pStyle w:val="Heading3"/>
        <w:rPr>
          <w:rFonts w:eastAsia="Times New Roman"/>
        </w:rPr>
      </w:pPr>
      <w:bookmarkStart w:id="37" w:name="_Toc46945871"/>
      <w:bookmarkEnd w:id="29"/>
      <w:r>
        <w:rPr>
          <w:rFonts w:eastAsia="Times New Roman"/>
        </w:rPr>
        <w:t xml:space="preserve">2.3.3 </w:t>
      </w:r>
      <w:r w:rsidR="0048227D">
        <w:rPr>
          <w:rFonts w:eastAsia="Times New Roman"/>
        </w:rPr>
        <w:t>Sensor Suhu</w:t>
      </w:r>
      <w:r w:rsidR="00537388">
        <w:rPr>
          <w:rFonts w:eastAsia="Times New Roman"/>
        </w:rPr>
        <w:t xml:space="preserve"> DS18B20</w:t>
      </w:r>
      <w:bookmarkEnd w:id="37"/>
    </w:p>
    <w:p w:rsidR="00537388" w:rsidRDefault="00537388" w:rsidP="00015D93">
      <w:pPr>
        <w:spacing w:after="0"/>
        <w:ind w:firstLine="540"/>
      </w:pPr>
      <w:r>
        <w:t>Sensor</w:t>
      </w:r>
      <w:r w:rsidRPr="00537388">
        <w:t xml:space="preserve"> DS18B20</w:t>
      </w:r>
      <w:r>
        <w:t xml:space="preserve"> merupakan sensor digital yang presisi </w:t>
      </w:r>
      <w:r w:rsidRPr="00537388">
        <w:t>suhu dengan ketelitian 9 hing</w:t>
      </w:r>
      <w:r>
        <w:t xml:space="preserve">ga 12-bit, rentang -55°C - </w:t>
      </w:r>
      <w:r w:rsidRPr="00537388">
        <w:t>125</w:t>
      </w:r>
      <w:r>
        <w:t>°C. Pada rentang suhu -10 sampai +85</w:t>
      </w:r>
      <w:r w:rsidRPr="00537388">
        <w:rPr>
          <w:vertAlign w:val="superscript"/>
        </w:rPr>
        <w:t>o</w:t>
      </w:r>
      <w:r w:rsidRPr="00537388">
        <w:t>C</w:t>
      </w:r>
      <w:r>
        <w:t xml:space="preserve">, sensor ini memiliki akurasi kurang lebih </w:t>
      </w:r>
      <w:r w:rsidRPr="00537388">
        <w:t>-0.5 derajat</w:t>
      </w:r>
      <w:r>
        <w:t xml:space="preserve"> </w:t>
      </w:r>
      <w:r w:rsidR="004B2198">
        <w:fldChar w:fldCharType="begin" w:fldLock="1"/>
      </w:r>
      <w:r w:rsidR="004B2198">
        <w:instrText>ADDIN CSL_CITATION {"citationItems":[{"id":"ITEM-1","itemData":{"abstract":"Pengairan atau irigasi merupakan faktor penting dalam suatu proses budidaya tanaman. Salah satu metode pengairan tanaman adalah irigasi tetes. Dalam sistem irigasi tetes perlu diperhatikan juga kebutuhan air pada tanaman sehingga diperlukan pengontrolan otomatis untuk mencegah tejadinya kekurangan dan kelebihan pemberian air berdasarkan kelembaban tanah. Sebelum dilakukan pengontrolan, perlu diketahui karakteristik suhu lingkungan dan kelembaban tanah di area lahan tanaman tersebut. Oleh karena itu, penelitian ini bertujuan merancang sistem akuisisi data pada irigasi tetes otomatis untuk mengukur suhu lingkungan dan kelembaban tanah menggunakan sensor suhu DS18B20 dan sensor kelembaban tanah SEN:0193 berbasis Internet of Things (IoT). Data sensor diolah menggunakan Raspberry Pi Model B kemudian dikirimkan pada aplikasi android melalui jaringan internet dan firebase realtime database sehingga data dapat diakses kapan pun dan dimana pun. Pengujian dilakukan dengan melakukan kalibrasi dan validasi pembacaan sensor serta pengiriman dan perekaman data pada aplikasi yang telah dibuat. Hasil pengujian sensor kelembaban tanah menunjukkan bahwa semakin besar tingkat kelembaban maka semakin kecil tegangan yang dihasilkan dengan range 1,77- 3,09V. Selisih pembacaan suhu antara sensor dan thermometer sebesar 0,33. Hasil penelitian menunjukkan bahwa data sensor dapat terkirim secara realtime pada aplikasi android melalui internet dengan delay rata-rata sebesar 2 detik.","author":[{"dropping-particle":"","family":"Suryatini","given":"Fitria","non-dropping-particle":"","parse-names":false,"suffix":""},{"dropping-particle":"","family":"Maimunah","given":"","non-dropping-particle":"","parse-names":false,"suffix":""},{"dropping-particle":"","family":"Fachri","given":"Ilman Fauzandi","non-dropping-particle":"","parse-names":false,"suffix":""}],"id":"ITEM-1","issued":{"date-parts":[["2018"]]},"page":"1-6","title":"Sistem Akuisisi Data Suhu Dan Kelembaban Tanah Pada Irigasi Tetes Otomatis Berbasis Internet of Things","type":"article-journal"},"uris":["http://www.mendeley.com/documents/?uuid=d2871e5d-1cb2-4f72-9ab5-64c8aba2f4f3"]}],"mendeley":{"formattedCitation":"(Suryatini, Maimunah and Fachri, 2018)","plainTextFormattedCitation":"(Suryatini, Maimunah and Fachri, 2018)","previouslyFormattedCitation":"(Suryatini, Maimunah and Fachri, 2018)"},"properties":{"noteIndex":0},"schema":"https://github.com/citation-style-language/schema/raw/master/csl-citation.json"}</w:instrText>
      </w:r>
      <w:r w:rsidR="004B2198">
        <w:fldChar w:fldCharType="separate"/>
      </w:r>
      <w:r w:rsidR="004B2198" w:rsidRPr="004B2198">
        <w:rPr>
          <w:noProof/>
        </w:rPr>
        <w:t>(Suryatini, Maimunah and Fachri, 2018)</w:t>
      </w:r>
      <w:r w:rsidR="004B2198">
        <w:fldChar w:fldCharType="end"/>
      </w:r>
      <w:r w:rsidRPr="00537388">
        <w:t>.</w:t>
      </w:r>
      <w:r w:rsidR="00DE0A29">
        <w:t xml:space="preserve"> Bentuk fisik dari sensor DS18B20 ditunjukkan pada Gambar 2.4.</w:t>
      </w:r>
    </w:p>
    <w:p w:rsidR="00DE0A29" w:rsidRDefault="00DE0A29" w:rsidP="0035394B">
      <w:pPr>
        <w:spacing w:line="240" w:lineRule="auto"/>
        <w:jc w:val="center"/>
        <w:rPr>
          <w:rFonts w:eastAsia="Times New Roman"/>
          <w:szCs w:val="24"/>
        </w:rPr>
      </w:pPr>
      <w:r>
        <w:rPr>
          <w:noProof/>
        </w:rPr>
        <w:drawing>
          <wp:inline distT="0" distB="0" distL="0" distR="0" wp14:anchorId="4A728AD4" wp14:editId="2744D6F6">
            <wp:extent cx="2381250" cy="2114443"/>
            <wp:effectExtent l="0" t="0" r="0" b="635"/>
            <wp:docPr id="3" name="Picture 3" descr="https://s3.amazonaws.com/cdn.freshdesk.com/data/helpdesk/attachments/production/6014324421/original/blob1453860749024.png?1453860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3.amazonaws.com/cdn.freshdesk.com/data/helpdesk/attachments/production/6014324421/original/blob1453860749024.png?145386075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89800" cy="2122035"/>
                    </a:xfrm>
                    <a:prstGeom prst="rect">
                      <a:avLst/>
                    </a:prstGeom>
                    <a:noFill/>
                    <a:ln>
                      <a:noFill/>
                    </a:ln>
                  </pic:spPr>
                </pic:pic>
              </a:graphicData>
            </a:graphic>
          </wp:inline>
        </w:drawing>
      </w:r>
    </w:p>
    <w:p w:rsidR="00DC1518" w:rsidRDefault="00DC1518" w:rsidP="00385B83">
      <w:pPr>
        <w:pStyle w:val="Caption"/>
        <w:spacing w:after="0"/>
      </w:pPr>
      <w:bookmarkStart w:id="38" w:name="_Toc46945477"/>
      <w:r>
        <w:t>Gambar 2.</w:t>
      </w:r>
      <w:r w:rsidR="0083327B">
        <w:fldChar w:fldCharType="begin"/>
      </w:r>
      <w:r w:rsidR="0083327B">
        <w:instrText xml:space="preserve"> SEQ Gambar \* ARABIC \s 1</w:instrText>
      </w:r>
      <w:r w:rsidR="0083327B">
        <w:instrText xml:space="preserve"> </w:instrText>
      </w:r>
      <w:r w:rsidR="0083327B">
        <w:fldChar w:fldCharType="separate"/>
      </w:r>
      <w:r w:rsidR="00F63A13">
        <w:rPr>
          <w:noProof/>
        </w:rPr>
        <w:t>4</w:t>
      </w:r>
      <w:r w:rsidR="0083327B">
        <w:rPr>
          <w:noProof/>
        </w:rPr>
        <w:fldChar w:fldCharType="end"/>
      </w:r>
      <w:r>
        <w:t xml:space="preserve"> </w:t>
      </w:r>
      <w:bookmarkStart w:id="39" w:name="_Toc42715206"/>
      <w:r>
        <w:t>Sensor DS18B20</w:t>
      </w:r>
      <w:bookmarkEnd w:id="38"/>
      <w:bookmarkEnd w:id="39"/>
    </w:p>
    <w:p w:rsidR="00DE0A29" w:rsidRDefault="00DE0A29" w:rsidP="00385B83">
      <w:pPr>
        <w:pStyle w:val="Caption"/>
      </w:pPr>
      <w:r>
        <w:t xml:space="preserve">Sumber: </w:t>
      </w:r>
      <w:r w:rsidRPr="00DE0A29">
        <w:t>https://geeknesia.freshdesk.com/</w:t>
      </w:r>
    </w:p>
    <w:p w:rsidR="00DE0A29" w:rsidRPr="00537388" w:rsidRDefault="00DE0A29" w:rsidP="00220511">
      <w:pPr>
        <w:spacing w:before="240"/>
        <w:ind w:firstLine="720"/>
      </w:pPr>
      <w:r>
        <w:t xml:space="preserve">Sensor DS18B20 berfungsi untuk mengubah panas yang diterimanya menjadi </w:t>
      </w:r>
      <w:r w:rsidRPr="00DE0A29">
        <w:t xml:space="preserve">tegangan. </w:t>
      </w:r>
      <w:r>
        <w:t>Sensor DS18B20</w:t>
      </w:r>
      <w:r w:rsidRPr="00DE0A29">
        <w:t xml:space="preserve"> </w:t>
      </w:r>
      <w:r>
        <w:t>memiliki buah 3 pin dimana pin</w:t>
      </w:r>
      <w:r w:rsidRPr="00DE0A29">
        <w:t xml:space="preserve"> pertama IC </w:t>
      </w:r>
      <w:r w:rsidRPr="00DE0A29">
        <w:lastRenderedPageBreak/>
        <w:t xml:space="preserve">DS18B20 </w:t>
      </w:r>
      <w:r>
        <w:t>dihubung kesumber daya, pin kedua sebagai output dan pin ketig</w:t>
      </w:r>
      <w:r w:rsidRPr="00DE0A29">
        <w:t>a d</w:t>
      </w:r>
      <w:r>
        <w:t>i hubungkan ke groun</w:t>
      </w:r>
      <w:r w:rsidRPr="00DE0A29">
        <w:t>d</w:t>
      </w:r>
      <w:r w:rsidR="004B2198">
        <w:t xml:space="preserve"> </w:t>
      </w:r>
      <w:r w:rsidR="004B2198">
        <w:fldChar w:fldCharType="begin" w:fldLock="1"/>
      </w:r>
      <w:r w:rsidR="004B2198">
        <w:instrText>ADDIN CSL_CITATION {"citationItems":[{"id":"ITEM-1","itemData":{"author":[{"dropping-particle":"","family":"Akbar","given":"Alfian","non-dropping-particle":"","parse-names":false,"suffix":""}],"container-title":"Universitas Sumatra Utara","id":"ITEM-1","issued":{"date-parts":[["2017"]]},"page":"1-54","title":"Pengontrol Suhu Air Menggunakan Sensor DS18B20 Berbasis Arduino Uno","type":"article-journal"},"uris":["http://www.mendeley.com/documents/?uuid=babec2a8-0c9b-4b89-bba8-dbf524aa0e8f"]}],"mendeley":{"formattedCitation":"(Akbar, 2017)","plainTextFormattedCitation":"(Akbar, 2017)","previouslyFormattedCitation":"(Akbar, 2017)"},"properties":{"noteIndex":0},"schema":"https://github.com/citation-style-language/schema/raw/master/csl-citation.json"}</w:instrText>
      </w:r>
      <w:r w:rsidR="004B2198">
        <w:fldChar w:fldCharType="separate"/>
      </w:r>
      <w:r w:rsidR="004B2198" w:rsidRPr="004B2198">
        <w:rPr>
          <w:noProof/>
        </w:rPr>
        <w:t>(Akbar, 2017)</w:t>
      </w:r>
      <w:r w:rsidR="004B2198">
        <w:fldChar w:fldCharType="end"/>
      </w:r>
      <w:r>
        <w:t>.</w:t>
      </w:r>
    </w:p>
    <w:p w:rsidR="0048227D" w:rsidRDefault="005F56B2" w:rsidP="005F56B2">
      <w:pPr>
        <w:pStyle w:val="Heading3"/>
        <w:rPr>
          <w:rFonts w:eastAsia="Times New Roman"/>
        </w:rPr>
      </w:pPr>
      <w:bookmarkStart w:id="40" w:name="_Toc46945872"/>
      <w:r>
        <w:rPr>
          <w:rFonts w:eastAsia="Times New Roman"/>
        </w:rPr>
        <w:t xml:space="preserve">2.3.4 </w:t>
      </w:r>
      <w:r w:rsidR="00395718">
        <w:rPr>
          <w:rFonts w:eastAsia="Times New Roman"/>
        </w:rPr>
        <w:t>Sensor TDS (</w:t>
      </w:r>
      <w:r w:rsidR="00395718">
        <w:t>Total Dissolve Solid</w:t>
      </w:r>
      <w:r w:rsidR="00395718">
        <w:rPr>
          <w:rFonts w:eastAsia="Times New Roman"/>
        </w:rPr>
        <w:t>)</w:t>
      </w:r>
      <w:bookmarkEnd w:id="40"/>
    </w:p>
    <w:p w:rsidR="00DA25B4" w:rsidRDefault="00DA25B4" w:rsidP="008E51FF">
      <w:pPr>
        <w:ind w:firstLine="540"/>
      </w:pPr>
      <w:r>
        <w:rPr>
          <w:rFonts w:eastAsia="Times New Roman"/>
          <w:szCs w:val="24"/>
        </w:rPr>
        <w:t xml:space="preserve">TDS atau </w:t>
      </w:r>
      <w:r>
        <w:t xml:space="preserve">Total Dissolve Solid merupakan jumlah material yang telarut didalam air. Kandungan senyawa dalam air </w:t>
      </w:r>
      <w:r w:rsidRPr="00DA25B4">
        <w:t>dapat berupa karbonat, bikarbonat, klorida, sulfat, fosfat, nitrat, kalsium, magnesium, natrium, ion-ion organik, senyawa koloid</w:t>
      </w:r>
      <w:r>
        <w:t xml:space="preserve"> dan lain-lain. Untuk mengukur TDS digunakan metode g</w:t>
      </w:r>
      <w:r w:rsidRPr="00DA25B4">
        <w:t>ravimetri</w:t>
      </w:r>
      <w:r>
        <w:t>c. Sensor TDS merupakan sensor yag digunakan untuk meng</w:t>
      </w:r>
      <w:r w:rsidR="004B2198">
        <w:t xml:space="preserve">ukur TDS dalam air </w:t>
      </w:r>
      <w:r w:rsidR="004B2198">
        <w:fldChar w:fldCharType="begin" w:fldLock="1"/>
      </w:r>
      <w:r w:rsidR="0073624C">
        <w:instrText>ADDIN CSL_CITATION {"citationItems":[{"id":"ITEM-1","itemData":{"author":[{"dropping-particle":"","family":"Nahdi","given":"Muthiya Abdullah","non-dropping-particle":"","parse-names":false,"suffix":""},{"dropping-particle":"","family":"Putro","given":"Trisno Yuwono","non-dropping-particle":"","parse-names":false,"suffix":""},{"dropping-particle":"","family":"Sudarsa","given":"Yana","non-dropping-particle":"","parse-names":false,"suffix":""}],"id":"ITEM-1","issued":{"date-parts":[["2019"]]},"page":"201-207","title":"Sistem Pemantauan dan Kendali Suhu Nutrisi Tanaman Hidroponik Berbasis IOT","type":"article-journal"},"uris":["http://www.mendeley.com/documents/?uuid=7773f6ef-cef5-4f95-a2b1-df024652489d"]}],"mendeley":{"formattedCitation":"(Nahdi, Putro and Sudarsa, 2019)","plainTextFormattedCitation":"(Nahdi, Putro and Sudarsa, 2019)","previouslyFormattedCitation":"(Nahdi, Putro and Sudarsa, 2019)"},"properties":{"noteIndex":0},"schema":"https://github.com/citation-style-language/schema/raw/master/csl-citation.json"}</w:instrText>
      </w:r>
      <w:r w:rsidR="004B2198">
        <w:fldChar w:fldCharType="separate"/>
      </w:r>
      <w:r w:rsidR="004B2198" w:rsidRPr="004B2198">
        <w:rPr>
          <w:noProof/>
        </w:rPr>
        <w:t>(Nahdi, Putro and Sudarsa, 2019)</w:t>
      </w:r>
      <w:r w:rsidR="004B2198">
        <w:fldChar w:fldCharType="end"/>
      </w:r>
      <w:r>
        <w:t>. Gambar 2.5 menunjukkan gambar dari sensor TDS.</w:t>
      </w:r>
    </w:p>
    <w:p w:rsidR="001225DE" w:rsidRPr="0035394B" w:rsidRDefault="00DA25B4" w:rsidP="0035394B">
      <w:pPr>
        <w:spacing w:line="240" w:lineRule="auto"/>
        <w:jc w:val="center"/>
        <w:rPr>
          <w:rFonts w:eastAsia="Times New Roman"/>
          <w:szCs w:val="24"/>
        </w:rPr>
      </w:pPr>
      <w:r>
        <w:rPr>
          <w:noProof/>
        </w:rPr>
        <w:drawing>
          <wp:inline distT="0" distB="0" distL="0" distR="0" wp14:anchorId="16F75D15" wp14:editId="2ABAAD92">
            <wp:extent cx="1909483" cy="1969310"/>
            <wp:effectExtent l="0" t="0" r="0" b="0"/>
            <wp:docPr id="6" name="Picture 6" descr="prodcut-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dcv-binding-imageUrl" descr="prodcut-image"/>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1212" t="21338" r="19522" b="7225"/>
                    <a:stretch/>
                  </pic:blipFill>
                  <pic:spPr bwMode="auto">
                    <a:xfrm>
                      <a:off x="0" y="0"/>
                      <a:ext cx="1921613" cy="1981820"/>
                    </a:xfrm>
                    <a:prstGeom prst="rect">
                      <a:avLst/>
                    </a:prstGeom>
                    <a:noFill/>
                    <a:ln>
                      <a:noFill/>
                    </a:ln>
                    <a:extLst>
                      <a:ext uri="{53640926-AAD7-44D8-BBD7-CCE9431645EC}">
                        <a14:shadowObscured xmlns:a14="http://schemas.microsoft.com/office/drawing/2010/main"/>
                      </a:ext>
                    </a:extLst>
                  </pic:spPr>
                </pic:pic>
              </a:graphicData>
            </a:graphic>
          </wp:inline>
        </w:drawing>
      </w:r>
    </w:p>
    <w:p w:rsidR="00DC1518" w:rsidRDefault="00DC1518" w:rsidP="00A63887">
      <w:pPr>
        <w:pStyle w:val="Caption"/>
        <w:spacing w:after="0"/>
      </w:pPr>
      <w:bookmarkStart w:id="41" w:name="_Toc46945478"/>
      <w:r>
        <w:t>Gambar 2.</w:t>
      </w:r>
      <w:r w:rsidR="0083327B">
        <w:fldChar w:fldCharType="begin"/>
      </w:r>
      <w:r w:rsidR="0083327B">
        <w:instrText xml:space="preserve"> SEQ Gambar \* ARABIC \s 1 </w:instrText>
      </w:r>
      <w:r w:rsidR="0083327B">
        <w:fldChar w:fldCharType="separate"/>
      </w:r>
      <w:r w:rsidR="00F63A13">
        <w:rPr>
          <w:noProof/>
        </w:rPr>
        <w:t>5</w:t>
      </w:r>
      <w:r w:rsidR="0083327B">
        <w:rPr>
          <w:noProof/>
        </w:rPr>
        <w:fldChar w:fldCharType="end"/>
      </w:r>
      <w:r>
        <w:t xml:space="preserve"> </w:t>
      </w:r>
      <w:bookmarkStart w:id="42" w:name="_Toc42715207"/>
      <w:r>
        <w:t>Sensor TDS</w:t>
      </w:r>
      <w:bookmarkEnd w:id="41"/>
      <w:bookmarkEnd w:id="42"/>
    </w:p>
    <w:p w:rsidR="001225DE" w:rsidRPr="001225DE" w:rsidRDefault="001225DE" w:rsidP="00A63887">
      <w:pPr>
        <w:pStyle w:val="Caption"/>
        <w:rPr>
          <w:sz w:val="22"/>
        </w:rPr>
      </w:pPr>
      <w:r w:rsidRPr="001225DE">
        <w:rPr>
          <w:sz w:val="22"/>
        </w:rPr>
        <w:t>Sumber: https://www.alibaba.com/</w:t>
      </w:r>
    </w:p>
    <w:p w:rsidR="0048227D" w:rsidRDefault="005F56B2" w:rsidP="005F56B2">
      <w:pPr>
        <w:pStyle w:val="Heading3"/>
        <w:rPr>
          <w:rFonts w:eastAsia="Times New Roman"/>
        </w:rPr>
      </w:pPr>
      <w:bookmarkStart w:id="43" w:name="_Toc46945873"/>
      <w:r>
        <w:rPr>
          <w:rFonts w:eastAsia="Times New Roman"/>
        </w:rPr>
        <w:t xml:space="preserve">2.3.5 </w:t>
      </w:r>
      <w:r w:rsidR="0048227D">
        <w:rPr>
          <w:rFonts w:eastAsia="Times New Roman"/>
        </w:rPr>
        <w:t>Raspberry Pi</w:t>
      </w:r>
      <w:bookmarkEnd w:id="43"/>
    </w:p>
    <w:p w:rsidR="0048227D" w:rsidRDefault="0048227D" w:rsidP="002B76D4">
      <w:pPr>
        <w:ind w:firstLine="720"/>
      </w:pPr>
      <w:r>
        <w:t xml:space="preserve">Raspberry Pi merupakan perangkat PCB berukuran kecil dengan CPU dan memori yang dapat digunakan sebagai pengganti komputer karena memiliki fungsi yang sama seperti sebuah personal komputer. Raspberry Pi memiliki port USB untuk dihubungkan ke sumber daya dengan kebutuhan energi sekitar 4 watt/ jam. </w:t>
      </w:r>
      <w:r>
        <w:lastRenderedPageBreak/>
        <w:t>Raspberry Pi dibangun menggunakan processor ARM11, sistem operasi yang digunakan yaitu Linux, menggunakan SD card untuk proses booting sistem operasi dan didukung dengan bahasa pemrograman python at</w:t>
      </w:r>
      <w:r w:rsidR="0073624C">
        <w:t xml:space="preserve">au PHP </w:t>
      </w:r>
      <w:r w:rsidR="0073624C">
        <w:fldChar w:fldCharType="begin" w:fldLock="1"/>
      </w:r>
      <w:r w:rsidR="0073624C">
        <w:instrText>ADDIN CSL_CITATION {"citationItems":[{"id":"ITEM-1","itemData":{"DOI":"10.25126/jtiik.2019631416","ISSN":"2355-7699","abstract":"&lt;p&gt;Kebutuhan penyimpanan data yang semakin besar seiring dengan berkembangnya teknologi informasi, dibutuhkanlah suatu sistem penyimpanan data yang dapat melayani kebutuhan data secara cepat serta dapat diakses melalui jaringan lokal, salah satunya menggunakan &lt;em&gt;Network Attached Storage&lt;/em&gt; (NAS). NAS adalah perangkat penyimpanan yang tersambung ke jaringan yang memungkinkan penyimpanan dan pengambilan data dari lokasi terpusat untuk pengguna jaringan. Sistem NAS fleksibel dan dapat disesuaikan jika memerlukan penyimpanan tambahan. Proses penyimpanan data di LP3SDM AZRA Palembang selama ini masih menggunakan media &lt;em&gt;flashdisk&lt;/em&gt; dan e-mail untuk pertukaran data sedangkan penyimpanan data dilakukan di laptop masing-masing pegawai dan disimpan di &lt;em&gt;flashdisk&lt;/em&gt;. Penggunaan Raspberry pi dalam penelitian ini berfungsi sebagai NAS &lt;em&gt;Server&lt;/em&gt; sebagai pengganti PC ataupun server &lt;em&gt;dedicated&lt;/em&gt;, dikarenakan harga Raspberry yang cukup murah dibanding PC dan Raspberry tidak membutuhkan spesifikasi perangkat keras yang tinggi serta tidak membutuhkan lisensi perangkat lunak. Hasil dari penelitian ini berupa sistem penyimpanan data menggunakan Raspberry Pi sebagai &lt;em&gt;file server&lt;/em&gt; pengganti PC, yang dapat melayani proses penyimpanan dan pertukaran data di LP3SDM AZRA Palembang sehingga dapat memudahkan pekerjaan karyawannya.&lt;/p&gt;&lt;p&gt; &lt;/p&gt;&lt;p&gt;&lt;strong&gt;&lt;em&gt;Abstract&lt;/em&gt;&lt;/strong&gt;&lt;/p&gt;&lt;p class=\"Judul2\"&gt; &lt;em&gt;The need for data storage is increasing along with the development of information technology,  it is necessary to a data storage system is needed that can serve data needs quickly that can serve the needs of data quickly and can be accessed through the local network, which one of them using Network Attached Storage (NAS). NAS is a network-connected storage device that allows storage and retrieval of data from a centralized location for network users. The NAS system is flexible and customizable if it requires additional storage. The process of data storage in LP3SDM AZRA Palembang so far still uses flash disk and e-mail for data exchange while data storage is done in each employee laptop and uses flash disk. The use of raspberry pi in this research serves as a NAS Server as a replacement for PC or dedicated server, because the price of raspberry is quite cheap compared to PC and Raspberry does not require high hardware specifications and does not require software licenses. The result of this research is data storage system using Raspberry Pi as a PC…","author":[{"dropping-particle":"","family":"Halim","given":"R.M. Nasrul","non-dropping-particle":"","parse-names":false,"suffix":""}],"container-title":"Jurnal Teknologi Informasi dan Ilmu Komputer","id":"ITEM-1","issue":"3","issued":{"date-parts":[["2019"]]},"page":"309","title":"Penerapan Network Attached Storage (NAS) berbasis Raspberry Pi di LP3SDM AZRA Palembang","type":"article-journal","volume":"6"},"uris":["http://www.mendeley.com/documents/?uuid=3b4b36a1-76b7-434e-9065-53ce2bd0c1ac"]}],"mendeley":{"formattedCitation":"(Halim, 2019)","plainTextFormattedCitation":"(Halim, 2019)","previouslyFormattedCitation":"(Halim, 2019)"},"properties":{"noteIndex":0},"schema":"https://github.com/citation-style-language/schema/raw/master/csl-citation.json"}</w:instrText>
      </w:r>
      <w:r w:rsidR="0073624C">
        <w:fldChar w:fldCharType="separate"/>
      </w:r>
      <w:r w:rsidR="0073624C" w:rsidRPr="0073624C">
        <w:rPr>
          <w:noProof/>
        </w:rPr>
        <w:t>(Halim, 2019)</w:t>
      </w:r>
      <w:r w:rsidR="0073624C">
        <w:fldChar w:fldCharType="end"/>
      </w:r>
      <w:r w:rsidR="001B0AE9">
        <w:t>. Gambar 2.6</w:t>
      </w:r>
      <w:r>
        <w:t xml:space="preserve"> menunjukkan gambar board dari Rapberry Pi.</w:t>
      </w:r>
    </w:p>
    <w:p w:rsidR="0048227D" w:rsidRPr="0035394B" w:rsidRDefault="0048227D" w:rsidP="0035394B">
      <w:pPr>
        <w:spacing w:line="240" w:lineRule="auto"/>
        <w:jc w:val="center"/>
        <w:rPr>
          <w:rFonts w:eastAsia="Times New Roman"/>
          <w:szCs w:val="24"/>
        </w:rPr>
      </w:pPr>
      <w:r>
        <w:rPr>
          <w:noProof/>
        </w:rPr>
        <w:drawing>
          <wp:inline distT="0" distB="0" distL="0" distR="0" wp14:anchorId="56A183B1" wp14:editId="0D460C59">
            <wp:extent cx="2658110" cy="1775460"/>
            <wp:effectExtent l="0" t="0" r="8890" b="0"/>
            <wp:docPr id="5" name="Picture 5" descr="https://www.raspberrypi.org/homepage-9df4b/static/f1682eef7da7e8d989662d147f48977c/7fd5d/f532739a-171e-4aa0-b9f3-d05e20710b69_raspberry-pi-4-model-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raspberrypi.org/homepage-9df4b/static/f1682eef7da7e8d989662d147f48977c/7fd5d/f532739a-171e-4aa0-b9f3-d05e20710b69_raspberry-pi-4-model-b.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58110" cy="1775460"/>
                    </a:xfrm>
                    <a:prstGeom prst="rect">
                      <a:avLst/>
                    </a:prstGeom>
                    <a:noFill/>
                    <a:ln>
                      <a:noFill/>
                    </a:ln>
                  </pic:spPr>
                </pic:pic>
              </a:graphicData>
            </a:graphic>
          </wp:inline>
        </w:drawing>
      </w:r>
    </w:p>
    <w:p w:rsidR="00DC1518" w:rsidRDefault="00DC1518" w:rsidP="00385B83">
      <w:pPr>
        <w:pStyle w:val="Caption"/>
        <w:spacing w:after="0"/>
      </w:pPr>
      <w:bookmarkStart w:id="44" w:name="_Toc46945479"/>
      <w:r>
        <w:t>Gambar 2.</w:t>
      </w:r>
      <w:r w:rsidR="0083327B">
        <w:fldChar w:fldCharType="begin"/>
      </w:r>
      <w:r w:rsidR="0083327B">
        <w:instrText xml:space="preserve"> SEQ Gambar \* ARABIC \s 1 </w:instrText>
      </w:r>
      <w:r w:rsidR="0083327B">
        <w:fldChar w:fldCharType="separate"/>
      </w:r>
      <w:r w:rsidR="00F63A13">
        <w:rPr>
          <w:noProof/>
        </w:rPr>
        <w:t>6</w:t>
      </w:r>
      <w:r w:rsidR="0083327B">
        <w:rPr>
          <w:noProof/>
        </w:rPr>
        <w:fldChar w:fldCharType="end"/>
      </w:r>
      <w:r>
        <w:t xml:space="preserve"> </w:t>
      </w:r>
      <w:bookmarkStart w:id="45" w:name="_Toc42715208"/>
      <w:r>
        <w:t>Board Raspberry Pi</w:t>
      </w:r>
      <w:bookmarkEnd w:id="44"/>
      <w:bookmarkEnd w:id="45"/>
    </w:p>
    <w:p w:rsidR="0048227D" w:rsidRDefault="00DC1518" w:rsidP="00385B83">
      <w:pPr>
        <w:pStyle w:val="Caption"/>
        <w:rPr>
          <w:sz w:val="22"/>
        </w:rPr>
      </w:pPr>
      <w:r>
        <w:t xml:space="preserve"> </w:t>
      </w:r>
      <w:r w:rsidR="0048227D">
        <w:rPr>
          <w:sz w:val="22"/>
        </w:rPr>
        <w:t>Sumber: https://www.raspberrypi.org/products/</w:t>
      </w:r>
    </w:p>
    <w:p w:rsidR="0048227D" w:rsidRDefault="0048227D" w:rsidP="002B76D4">
      <w:pPr>
        <w:spacing w:before="240"/>
        <w:ind w:firstLine="720"/>
      </w:pPr>
      <w:r>
        <w:t>Raspberry Pi menggunakan sistem Broadcom BCM2835 pada sebuah chip yang dikenal dengan istilah SoC (System-on-a-chip), terdiri dari processor ARM1176JZF-S 700 MHz, Video grafik IV GPU, dan awalnya dikirim dengan RAM 256 MB kemudian RAM ditingkatk</w:t>
      </w:r>
      <w:r w:rsidR="0073624C">
        <w:t xml:space="preserve">an menjadi 512 MB </w:t>
      </w:r>
      <w:r w:rsidR="0073624C">
        <w:fldChar w:fldCharType="begin" w:fldLock="1"/>
      </w:r>
      <w:r w:rsidR="0073624C">
        <w:instrText>ADDIN CSL_CITATION {"citationItems":[{"id":"ITEM-1","itemData":{"abstract":"Keterbatasan perangkat pengolah data adalah bentuknya yang cukup besar sehingga kurang flexible dalam fungsi mobile. Raspberry Pi adalah sebuah komputer papan tunggal (single-board computer) atau SBC berukuran kartu kredit. Raspberry Pi telah dilengkapi dengan semua fungsi layaknya sebuah komputer lengkap, menggunakan SoC (System-on-a-chip) ARM yang dikemas dan diintegrasikan diatas PCB. CCTV merupakan salah satu perangkat yang diharapkan dapat menekan angka kriminalitas pada area publik. Namun kendala mahalnya biaya instalasi (baik listrik atau network) dan terbatasnya mobilitas penempatan alat menjadikan penggunaan perangkat ini belum maximal. Penelitian ini menawarkan solusi alternatif untuk membenahi permasalahan di atas. Pengembangan Prototipe Public Monitoring System Menggunakan Raspberry Pi merupakan sub penelitian awal dari grand research Integrasi Aplikasi Cerdas Public Monitoring System. Output yang akan dicapai adalah terbangunnya perangkat untuk monitoring sistem yang memiliki design mobilitas yang dapat ditempatkan di berbagai tempat. Dengan penelitian ini diharapkan mampu memberikan wacana pemanfaatan Raspberry Pi untuk membangun monitoring sistem yang murah dan mendukung program hemat listrik pemerintah.","author":[{"dropping-particle":"","family":"Yuwono","given":"Bambang","non-dropping-particle":"","parse-names":false,"suffix":""},{"dropping-particle":"","family":"Nugroho","given":"Simon Pulung","non-dropping-particle":"","parse-names":false,"suffix":""},{"dropping-particle":"","family":"Heriyanto","given":"","non-dropping-particle":"","parse-names":false,"suffix":""}],"container-title":"Telematika","id":"ITEM-1","issue":"02","issued":{"date-parts":[["2015"]]},"page":"123-133","title":"Pengembangan Model Public Monitoring System","type":"article-journal","volume":"12"},"uris":["http://www.mendeley.com/documents/?uuid=12221c49-ad49-4be3-9771-c93bb55f72fc"]}],"mendeley":{"formattedCitation":"(Yuwono, Nugroho and Heriyanto, 2015)","plainTextFormattedCitation":"(Yuwono, Nugroho and Heriyanto, 2015)","previouslyFormattedCitation":"(Yuwono, Nugroho and Heriyanto, 2015)"},"properties":{"noteIndex":0},"schema":"https://github.com/citation-style-language/schema/raw/master/csl-citation.json"}</w:instrText>
      </w:r>
      <w:r w:rsidR="0073624C">
        <w:fldChar w:fldCharType="separate"/>
      </w:r>
      <w:r w:rsidR="0073624C" w:rsidRPr="0073624C">
        <w:rPr>
          <w:noProof/>
        </w:rPr>
        <w:t>(Yuwono, Nugroho and Heriyanto, 2015)</w:t>
      </w:r>
      <w:r w:rsidR="0073624C">
        <w:fldChar w:fldCharType="end"/>
      </w:r>
      <w:r>
        <w:t>.</w:t>
      </w:r>
    </w:p>
    <w:p w:rsidR="0048227D" w:rsidRDefault="0048227D" w:rsidP="002B76D4">
      <w:pPr>
        <w:ind w:firstLine="720"/>
      </w:pPr>
      <w:r>
        <w:t>Raspberry Pi bersifat open source dan dapat dimodifikasi sesuai dengan kebutuhan penggunanya. Pada awalnya Raspberry Pi hanya digunakan untuk menjalankan program-program perkantoran, namun saat ini Raspberry Pi juga telah dimanfaatkan sebagai server.</w:t>
      </w:r>
    </w:p>
    <w:p w:rsidR="0048227D" w:rsidRDefault="005F56B2" w:rsidP="005F56B2">
      <w:pPr>
        <w:pStyle w:val="Heading3"/>
        <w:rPr>
          <w:rFonts w:eastAsia="Times New Roman"/>
        </w:rPr>
      </w:pPr>
      <w:bookmarkStart w:id="46" w:name="_Toc46945874"/>
      <w:r>
        <w:rPr>
          <w:rFonts w:eastAsia="Times New Roman"/>
        </w:rPr>
        <w:lastRenderedPageBreak/>
        <w:t xml:space="preserve">2.3.6 </w:t>
      </w:r>
      <w:r w:rsidR="0048227D">
        <w:rPr>
          <w:rFonts w:eastAsia="Times New Roman"/>
        </w:rPr>
        <w:t>Relay</w:t>
      </w:r>
      <w:bookmarkEnd w:id="46"/>
    </w:p>
    <w:p w:rsidR="0048227D" w:rsidRDefault="0048227D" w:rsidP="00C43AED">
      <w:pPr>
        <w:spacing w:after="0"/>
        <w:ind w:firstLine="720"/>
        <w:rPr>
          <w:i/>
        </w:rPr>
      </w:pPr>
      <w:r>
        <w:t xml:space="preserve">Relay merupakan saklar atau </w:t>
      </w:r>
      <w:r>
        <w:rPr>
          <w:i/>
        </w:rPr>
        <w:t>switch</w:t>
      </w:r>
      <w:r>
        <w:t xml:space="preserve"> komponen </w:t>
      </w:r>
      <w:r>
        <w:rPr>
          <w:i/>
        </w:rPr>
        <w:t>Elektromechanical</w:t>
      </w:r>
      <w:r>
        <w:t xml:space="preserve"> yang digunakan pada listrik. Relay mempunyai dua bagian utama yaitu elektromagnet (koil) dan mekanikal (kontak saklar switch). Elektromagnetik merupakan prinsip yang digunakan untuk menggerakan kontak saklar pada relay sehingga arus listrik yang kecil </w:t>
      </w:r>
      <w:r>
        <w:rPr>
          <w:i/>
        </w:rPr>
        <w:t>(low power)</w:t>
      </w:r>
      <w:r>
        <w:t xml:space="preserve"> akan menghantarkan listrik yang bertegangan lebih ting</w:t>
      </w:r>
      <w:r w:rsidR="0073624C">
        <w:t xml:space="preserve">gi </w:t>
      </w:r>
      <w:r w:rsidR="0073624C">
        <w:fldChar w:fldCharType="begin" w:fldLock="1"/>
      </w:r>
      <w:r w:rsidR="0073624C">
        <w:instrText>ADDIN CSL_CITATION {"citationItems":[{"id":"ITEM-1","itemData":{"DOI":"10.31358/techne.v19i01.224","ISSN":"1412-8292","abstract":"Dewasa ini masyarakat banyak tertarik dengan hal-hal yang instan dan efisien. Selain itu angka mobilitas yang tinggi menjadi salah satu faktor mengapa hal-hal yang bersifat instan dan efisien menjadi pilihan yang banyak digemari oleh masyarakat. Menjawab tantangan ini Internet of Things (IoT) hadir untuk membantu masyarakat dengan cara mengkoneksikan berbagai objek ke jaringan internet yang kemudian dapat diakses dari mana saja. Penelitian ini bertujuan untuk mengetahui kinerja sistem IoT dengan platform aplikasi Blynk pada smartphone android. Metode yang digunakan adalah penggunaan sensor suhu LM35 sebagai input suhu. Pada perancangan ini menggunakan motor Direct Current (DC) yang dapat diatur dengan metode Pulse Width Modulation (PWM) dan dikendalikan melalui aplikasi Blynk pada smartphone android. Sensor suhu LM35 memiliki batasan suhu 27°C sampai 40°C yang menghasilkan kenaikan rata-rata PWM sebesar 6,3/oC dan putaran motornya bertambah sebesar 244 rpm/oC. Perancangan ini ditambahkan motor servo dan relay yang dapat dikendalikan dengan aplikasi Blynk pada smartphone android.","author":[{"dropping-particle":"","family":"Budiyanto","given":"Almira","non-dropping-particle":"","parse-names":false,"suffix":""},{"dropping-particle":"","family":"Pramudita","given":"Genta Bayu","non-dropping-particle":"","parse-names":false,"suffix":""},{"dropping-particle":"","family":"Adinandra","given":"Sisdarmanto","non-dropping-particle":"","parse-names":false,"suffix":""}],"container-title":"Techné : Jurnal Ilmiah Elektroteknika","id":"ITEM-1","issue":"01","issued":{"date-parts":[["2020"]]},"page":"43-54","title":"Kontrol Relay dan Kecepatan Kipas Angin Direct Current (DC) dengan Sensor Suhu LM35 Berbasis Internet of Things (IoT)","type":"article-journal","volume":"19"},"uris":["http://www.mendeley.com/documents/?uuid=53cedc2c-7303-4d9a-809b-c545836b4729"]}],"mendeley":{"formattedCitation":"(Budiyanto, Pramudita and Adinandra, 2020)","plainTextFormattedCitation":"(Budiyanto, Pramudita and Adinandra, 2020)","previouslyFormattedCitation":"(Budiyanto, Pramudita and Adinandra, 2020)"},"properties":{"noteIndex":0},"schema":"https://github.com/citation-style-language/schema/raw/master/csl-citation.json"}</w:instrText>
      </w:r>
      <w:r w:rsidR="0073624C">
        <w:fldChar w:fldCharType="separate"/>
      </w:r>
      <w:r w:rsidR="0073624C" w:rsidRPr="0073624C">
        <w:rPr>
          <w:noProof/>
        </w:rPr>
        <w:t>(Budiyanto, Pramudita and Adinandra, 2020)</w:t>
      </w:r>
      <w:r w:rsidR="0073624C">
        <w:fldChar w:fldCharType="end"/>
      </w:r>
      <w:r w:rsidR="001B0AE9">
        <w:t>. Gambar 2.7</w:t>
      </w:r>
      <w:r>
        <w:t xml:space="preserve"> menunjukkan relay satu </w:t>
      </w:r>
      <w:r>
        <w:rPr>
          <w:i/>
        </w:rPr>
        <w:t>channel</w:t>
      </w:r>
    </w:p>
    <w:p w:rsidR="0048227D" w:rsidRPr="00C43AED" w:rsidRDefault="0048227D" w:rsidP="00C43AED">
      <w:pPr>
        <w:spacing w:line="240" w:lineRule="auto"/>
        <w:jc w:val="center"/>
        <w:rPr>
          <w:rFonts w:eastAsia="Times New Roman"/>
          <w:szCs w:val="24"/>
        </w:rPr>
      </w:pPr>
      <w:r>
        <w:rPr>
          <w:noProof/>
        </w:rPr>
        <w:drawing>
          <wp:inline distT="0" distB="0" distL="0" distR="0" wp14:anchorId="53546D26" wp14:editId="68EC3B32">
            <wp:extent cx="1397977" cy="1149882"/>
            <wp:effectExtent l="0" t="0" r="0" b="0"/>
            <wp:docPr id="4" name="Picture 4" descr="relay 12V arduino modul 1ch 1 channel 12V dc modul relay | Shope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elay 12V arduino modul 1ch 1 channel 12V dc modul relay | Shopee ..."/>
                    <pic:cNvPicPr>
                      <a:picLocks noChangeAspect="1" noChangeArrowheads="1"/>
                    </pic:cNvPicPr>
                  </pic:nvPicPr>
                  <pic:blipFill>
                    <a:blip r:embed="rId18" cstate="print">
                      <a:extLst>
                        <a:ext uri="{28A0092B-C50C-407E-A947-70E740481C1C}">
                          <a14:useLocalDpi xmlns:a14="http://schemas.microsoft.com/office/drawing/2010/main" val="0"/>
                        </a:ext>
                      </a:extLst>
                    </a:blip>
                    <a:srcRect t="11034" b="7088"/>
                    <a:stretch>
                      <a:fillRect/>
                    </a:stretch>
                  </pic:blipFill>
                  <pic:spPr bwMode="auto">
                    <a:xfrm>
                      <a:off x="0" y="0"/>
                      <a:ext cx="1402117" cy="1153288"/>
                    </a:xfrm>
                    <a:prstGeom prst="rect">
                      <a:avLst/>
                    </a:prstGeom>
                    <a:noFill/>
                    <a:ln>
                      <a:noFill/>
                    </a:ln>
                  </pic:spPr>
                </pic:pic>
              </a:graphicData>
            </a:graphic>
          </wp:inline>
        </w:drawing>
      </w:r>
    </w:p>
    <w:p w:rsidR="00DC1518" w:rsidRDefault="00DC1518" w:rsidP="00385B83">
      <w:pPr>
        <w:pStyle w:val="Caption"/>
        <w:spacing w:after="0"/>
      </w:pPr>
      <w:bookmarkStart w:id="47" w:name="_Toc46945480"/>
      <w:r>
        <w:t>Gambar 2.</w:t>
      </w:r>
      <w:r w:rsidR="0083327B">
        <w:fldChar w:fldCharType="begin"/>
      </w:r>
      <w:r w:rsidR="0083327B">
        <w:instrText xml:space="preserve"> SEQ Gambar \* A</w:instrText>
      </w:r>
      <w:r w:rsidR="0083327B">
        <w:instrText xml:space="preserve">RABIC \s 1 </w:instrText>
      </w:r>
      <w:r w:rsidR="0083327B">
        <w:fldChar w:fldCharType="separate"/>
      </w:r>
      <w:r w:rsidR="00F63A13">
        <w:rPr>
          <w:noProof/>
        </w:rPr>
        <w:t>7</w:t>
      </w:r>
      <w:r w:rsidR="0083327B">
        <w:rPr>
          <w:noProof/>
        </w:rPr>
        <w:fldChar w:fldCharType="end"/>
      </w:r>
      <w:r>
        <w:t xml:space="preserve"> </w:t>
      </w:r>
      <w:bookmarkStart w:id="48" w:name="_Toc42715209"/>
      <w:r>
        <w:t>Relay Satu Channel</w:t>
      </w:r>
      <w:bookmarkEnd w:id="47"/>
      <w:bookmarkEnd w:id="48"/>
    </w:p>
    <w:p w:rsidR="0048227D" w:rsidRDefault="0048227D" w:rsidP="00385B83">
      <w:pPr>
        <w:pStyle w:val="Caption"/>
        <w:rPr>
          <w:sz w:val="22"/>
        </w:rPr>
      </w:pPr>
      <w:r>
        <w:rPr>
          <w:sz w:val="22"/>
        </w:rPr>
        <w:t xml:space="preserve">Sumber: </w:t>
      </w:r>
      <w:r w:rsidR="005015A3" w:rsidRPr="005015A3">
        <w:rPr>
          <w:sz w:val="22"/>
        </w:rPr>
        <w:t>https://www.amazon.in/s?k=relay&amp;ref=nb_sb_noss</w:t>
      </w:r>
    </w:p>
    <w:p w:rsidR="0048227D" w:rsidRDefault="0048227D" w:rsidP="002B76D4">
      <w:pPr>
        <w:spacing w:before="240"/>
        <w:ind w:firstLine="720"/>
      </w:pPr>
      <w:r>
        <w:t>Pada relay terdapat kumparan yang berinti besi. Ketika kumparan tersebut terkena aliran listrik maka kumparan tersebut akan berubah menjadi magnet dan menimbulkan tarikan sehingga terjadi kontak yang menyebabkan aliran listrik. Gambaran struktur sederhana dari relay ditunj</w:t>
      </w:r>
      <w:r w:rsidR="001B0AE9">
        <w:t>ukkan pada gambar 2.8</w:t>
      </w:r>
    </w:p>
    <w:p w:rsidR="0048227D" w:rsidRPr="00C43AED" w:rsidRDefault="0048227D" w:rsidP="00C43AED">
      <w:pPr>
        <w:spacing w:line="240" w:lineRule="auto"/>
        <w:jc w:val="center"/>
        <w:rPr>
          <w:rFonts w:eastAsia="Times New Roman"/>
          <w:szCs w:val="24"/>
        </w:rPr>
      </w:pPr>
      <w:r>
        <w:rPr>
          <w:noProof/>
        </w:rPr>
        <w:drawing>
          <wp:inline distT="0" distB="0" distL="0" distR="0" wp14:anchorId="49A7D8B0" wp14:editId="4730A484">
            <wp:extent cx="2259623" cy="1318756"/>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l="34744" t="29228" r="21770" b="25700"/>
                    <a:stretch>
                      <a:fillRect/>
                    </a:stretch>
                  </pic:blipFill>
                  <pic:spPr bwMode="auto">
                    <a:xfrm>
                      <a:off x="0" y="0"/>
                      <a:ext cx="2272414" cy="1326221"/>
                    </a:xfrm>
                    <a:prstGeom prst="rect">
                      <a:avLst/>
                    </a:prstGeom>
                    <a:noFill/>
                    <a:ln>
                      <a:noFill/>
                    </a:ln>
                  </pic:spPr>
                </pic:pic>
              </a:graphicData>
            </a:graphic>
          </wp:inline>
        </w:drawing>
      </w:r>
    </w:p>
    <w:p w:rsidR="00DC1518" w:rsidRDefault="00DC1518" w:rsidP="00385B83">
      <w:pPr>
        <w:pStyle w:val="Caption"/>
        <w:spacing w:after="0"/>
      </w:pPr>
      <w:bookmarkStart w:id="49" w:name="_Toc46945481"/>
      <w:r>
        <w:t>Gambar 2.</w:t>
      </w:r>
      <w:r w:rsidR="0083327B">
        <w:fldChar w:fldCharType="begin"/>
      </w:r>
      <w:r w:rsidR="0083327B">
        <w:instrText xml:space="preserve"> SEQ Gambar \* ARABIC \s 1 </w:instrText>
      </w:r>
      <w:r w:rsidR="0083327B">
        <w:fldChar w:fldCharType="separate"/>
      </w:r>
      <w:r w:rsidR="00F63A13">
        <w:rPr>
          <w:noProof/>
        </w:rPr>
        <w:t>8</w:t>
      </w:r>
      <w:r w:rsidR="0083327B">
        <w:rPr>
          <w:noProof/>
        </w:rPr>
        <w:fldChar w:fldCharType="end"/>
      </w:r>
      <w:r>
        <w:t xml:space="preserve"> </w:t>
      </w:r>
      <w:bookmarkStart w:id="50" w:name="_Toc42715210"/>
      <w:r>
        <w:t>Struktur Sederhana Relay</w:t>
      </w:r>
      <w:bookmarkEnd w:id="49"/>
      <w:bookmarkEnd w:id="50"/>
    </w:p>
    <w:p w:rsidR="0048227D" w:rsidRPr="0048637B" w:rsidRDefault="0048227D" w:rsidP="00385B83">
      <w:pPr>
        <w:pStyle w:val="Caption"/>
        <w:spacing w:after="0"/>
        <w:rPr>
          <w:sz w:val="22"/>
        </w:rPr>
      </w:pPr>
      <w:r>
        <w:rPr>
          <w:sz w:val="22"/>
        </w:rPr>
        <w:t>Sumber: https://teknikelektronika.com/pengertian-relay-fungsi-relay/</w:t>
      </w:r>
    </w:p>
    <w:p w:rsidR="0048227D" w:rsidRDefault="005F56B2" w:rsidP="004C1058">
      <w:pPr>
        <w:pStyle w:val="Heading3"/>
        <w:rPr>
          <w:rFonts w:eastAsia="Times New Roman"/>
        </w:rPr>
      </w:pPr>
      <w:bookmarkStart w:id="51" w:name="_Toc46945875"/>
      <w:r>
        <w:rPr>
          <w:rFonts w:eastAsia="Times New Roman"/>
        </w:rPr>
        <w:lastRenderedPageBreak/>
        <w:t xml:space="preserve">2.3.7 </w:t>
      </w:r>
      <w:r w:rsidR="0048227D">
        <w:rPr>
          <w:rFonts w:eastAsia="Times New Roman"/>
        </w:rPr>
        <w:t>Nozzle</w:t>
      </w:r>
      <w:bookmarkEnd w:id="51"/>
    </w:p>
    <w:p w:rsidR="0048227D" w:rsidRDefault="0048227D" w:rsidP="006C2D98">
      <w:pPr>
        <w:ind w:firstLine="720"/>
      </w:pPr>
      <w:r>
        <w:rPr>
          <w:i/>
        </w:rPr>
        <w:t>Nozzle</w:t>
      </w:r>
      <w:r>
        <w:t xml:space="preserve"> merupakan sebuah alat yang digunakan untuk menentukan karakteristik aliran fluida ketika keluar atau masuk ruang tertutup sebuah pipa </w:t>
      </w:r>
      <w:r w:rsidR="0073624C">
        <w:fldChar w:fldCharType="begin" w:fldLock="1"/>
      </w:r>
      <w:r w:rsidR="0073624C">
        <w:instrText>ADDIN CSL_CITATION {"citationItems":[{"id":"ITEM-1","itemData":{"author":[{"dropping-particle":"","family":"Dyaksa","given":"Gilang Argya","non-dropping-particle":"","parse-names":false,"suffix":""}],"id":"ITEM-1","issued":{"date-parts":[["2016"]]},"title":"Pengaruh convergent dan convergent- divergent nozzle terhadap entrainment ratio dan expansion ratio pada steam ejector","type":"article-journal"},"uris":["http://www.mendeley.com/documents/?uuid=4622dbd7-aa4b-4238-9f13-8895c44aa482"]}],"mendeley":{"formattedCitation":"(Dyaksa, 2016)","plainTextFormattedCitation":"(Dyaksa, 2016)","previouslyFormattedCitation":"(Dyaksa, 2016)"},"properties":{"noteIndex":0},"schema":"https://github.com/citation-style-language/schema/raw/master/csl-citation.json"}</w:instrText>
      </w:r>
      <w:r w:rsidR="0073624C">
        <w:fldChar w:fldCharType="separate"/>
      </w:r>
      <w:r w:rsidR="0073624C" w:rsidRPr="0073624C">
        <w:rPr>
          <w:noProof/>
        </w:rPr>
        <w:t>(Dyaksa, 2016)</w:t>
      </w:r>
      <w:r w:rsidR="0073624C">
        <w:fldChar w:fldCharType="end"/>
      </w:r>
      <w:r>
        <w:t xml:space="preserve">. Energi dari cairan pada </w:t>
      </w:r>
      <w:r>
        <w:rPr>
          <w:i/>
        </w:rPr>
        <w:t>nozzle</w:t>
      </w:r>
      <w:r>
        <w:t xml:space="preserve"> bertekanan tinggi diubah menjadi energi kinetik dalam pr</w:t>
      </w:r>
      <w:r w:rsidR="0073624C">
        <w:t xml:space="preserve">oses ekspansi </w:t>
      </w:r>
      <w:r w:rsidR="0073624C">
        <w:fldChar w:fldCharType="begin" w:fldLock="1"/>
      </w:r>
      <w:r w:rsidR="0073624C">
        <w:instrText>ADDIN CSL_CITATION {"citationItems":[{"id":"ITEM-1","itemData":{"abstract":"Two-phase nozzles could be used as energy conversion devices in geothermal total flow systems or binary fluid systems followed by a trilateral cycle for power generation. In this paper, the efficiency of such nozzles is investigated. Also, a profound research has been done on similar area in the past where mostly high pressure and high temperature energy resources were considered; so, the possibility of utilizing low temperature energy resources remains limited in the literature. In order to bridge the knowledge gap, the feasibility of utilizing low temperature resources for power generation is studied in this paper. In this regards, experiments are carried out with the following conditions: a convergent-divergent nozzle is supplied with water at atmospheric pressure with various temperatures at / below 100ºC. This nozzle is connected to a tank that is evacuated by a vacuum pump. The driving force for water to flow through the nozzle is the pressure difference between atmosphere and vacuum pressure in the flash tank. As water is passed through the nozzle, the thermal energy is converted to kinetic energy as a motive force for power generation. The impulse force caused by the jet exiting the nozzle is measured and compared against the ideal case (i.e. isentropic expansion assumption) to calculate the thrust coefficient of the nozzle and evaluate the efficiency of the process. Also, the pressure and temperature profiles along the nozzle are obtained and compared against saturation pressure corresponding to measured temperatures. The results encourage the utilization of low temperature geothermal energy resources for power generation.","author":[{"dropping-particle":"","family":"Vahaji","given":"Sara","non-dropping-particle":"","parse-names":false,"suffix":""},{"dropping-particle":"","family":"Akbarzadeh","given":"Aliakbar","non-dropping-particle":"","parse-names":false,"suffix":""},{"dropping-particle":"","family":"Date","given":"Abhijit","non-dropping-particle":"","parse-names":false,"suffix":""},{"dropping-particle":"","family":"Cheung","given":"Sherman C. P.","non-dropping-particle":"","parse-names":false,"suffix":""},{"dropping-particle":"","family":"Tu","given":"Jiyuan","non-dropping-particle":"","parse-names":false,"suffix":""}],"container-title":"World Geothermal Congress 2015","id":"ITEM-1","issue":"April","issued":{"date-parts":[["2015"]]},"page":"14","title":"Study on the Efficiency of a Convergent-Divergent Two-Phase Nozzle as a Motive Force for Power Generation from Low Temperature Geothermal Resources","type":"article-journal"},"uris":["http://www.mendeley.com/documents/?uuid=e9fcaa09-7a80-4367-892a-86d6ae8acb3c"]}],"mendeley":{"formattedCitation":"(Vahaji &lt;i&gt;et al.&lt;/i&gt;, 2015)","plainTextFormattedCitation":"(Vahaji et al., 2015)","previouslyFormattedCitation":"(Vahaji &lt;i&gt;et al.&lt;/i&gt;, 2015)"},"properties":{"noteIndex":0},"schema":"https://github.com/citation-style-language/schema/raw/master/csl-citation.json"}</w:instrText>
      </w:r>
      <w:r w:rsidR="0073624C">
        <w:fldChar w:fldCharType="separate"/>
      </w:r>
      <w:r w:rsidR="0073624C" w:rsidRPr="0073624C">
        <w:rPr>
          <w:noProof/>
        </w:rPr>
        <w:t xml:space="preserve">(Vahaji </w:t>
      </w:r>
      <w:r w:rsidR="0073624C" w:rsidRPr="0073624C">
        <w:rPr>
          <w:i/>
          <w:noProof/>
        </w:rPr>
        <w:t>et al.</w:t>
      </w:r>
      <w:r w:rsidR="0073624C" w:rsidRPr="0073624C">
        <w:rPr>
          <w:noProof/>
        </w:rPr>
        <w:t>, 2015)</w:t>
      </w:r>
      <w:r w:rsidR="0073624C">
        <w:fldChar w:fldCharType="end"/>
      </w:r>
      <w:r>
        <w:t xml:space="preserve">. </w:t>
      </w:r>
    </w:p>
    <w:p w:rsidR="008000D3" w:rsidRDefault="0048227D" w:rsidP="006C2D98">
      <w:pPr>
        <w:ind w:firstLine="720"/>
      </w:pPr>
      <w:r>
        <w:t xml:space="preserve">Fungsi dari </w:t>
      </w:r>
      <w:r>
        <w:rPr>
          <w:i/>
        </w:rPr>
        <w:t>nozzle</w:t>
      </w:r>
      <w:r>
        <w:t xml:space="preserve"> yaitu meningkatkan kecepatan aliran fluida yang kemudian diikuti dengan penurunan tekanan. </w:t>
      </w:r>
      <w:r>
        <w:rPr>
          <w:i/>
        </w:rPr>
        <w:t>Nozzle</w:t>
      </w:r>
      <w:r>
        <w:t xml:space="preserve"> banyak digunakan dalam beberapa sektor bidang seperti pertanian, perpipaan, otomotif, industri, perkebunan, dan lain-lain. Dalam pertanian dan perkebunan, salah satu aplikasi </w:t>
      </w:r>
      <w:r>
        <w:rPr>
          <w:i/>
        </w:rPr>
        <w:t>nozzle</w:t>
      </w:r>
      <w:r>
        <w:t xml:space="preserve"> adalah sebagai penyemprot air atau zat kimia yang digunakan untuk memberantas hama pada tana</w:t>
      </w:r>
      <w:r w:rsidR="0073624C">
        <w:t xml:space="preserve">man </w:t>
      </w:r>
      <w:r w:rsidR="0073624C">
        <w:fldChar w:fldCharType="begin" w:fldLock="1"/>
      </w:r>
      <w:r w:rsidR="0073624C">
        <w:instrText>ADDIN CSL_CITATION {"citationItems":[{"id":"ITEM-1","itemData":{"author":[{"dropping-particle":"","family":"Dyaksa","given":"Gilang Argya","non-dropping-particle":"","parse-names":false,"suffix":""}],"id":"ITEM-1","issued":{"date-parts":[["2016"]]},"title":"Pengaruh convergent dan convergent- divergent nozzle terhadap entrainment ratio dan expansion ratio pada steam ejector","type":"article-journal"},"uris":["http://www.mendeley.com/documents/?uuid=4622dbd7-aa4b-4238-9f13-8895c44aa482"]}],"mendeley":{"formattedCitation":"(Dyaksa, 2016)","plainTextFormattedCitation":"(Dyaksa, 2016)","previouslyFormattedCitation":"(Dyaksa, 2016)"},"properties":{"noteIndex":0},"schema":"https://github.com/citation-style-language/schema/raw/master/csl-citation.json"}</w:instrText>
      </w:r>
      <w:r w:rsidR="0073624C">
        <w:fldChar w:fldCharType="separate"/>
      </w:r>
      <w:r w:rsidR="0073624C" w:rsidRPr="0073624C">
        <w:rPr>
          <w:noProof/>
        </w:rPr>
        <w:t>(Dyaksa, 2016)</w:t>
      </w:r>
      <w:r w:rsidR="0073624C">
        <w:fldChar w:fldCharType="end"/>
      </w:r>
      <w:r>
        <w:t>.</w:t>
      </w:r>
    </w:p>
    <w:p w:rsidR="004C1058" w:rsidRDefault="004C1058" w:rsidP="004C1058">
      <w:pPr>
        <w:pStyle w:val="Heading3"/>
        <w:numPr>
          <w:ilvl w:val="2"/>
          <w:numId w:val="24"/>
        </w:numPr>
      </w:pPr>
      <w:bookmarkStart w:id="52" w:name="_Toc46945876"/>
      <w:r>
        <w:t>Sensor Ultrasonik HC-SR04</w:t>
      </w:r>
      <w:bookmarkEnd w:id="52"/>
    </w:p>
    <w:p w:rsidR="0048637B" w:rsidRDefault="004C1058" w:rsidP="0048637B">
      <w:pPr>
        <w:ind w:firstLine="360"/>
      </w:pPr>
      <w:r>
        <w:t xml:space="preserve">Sensor ultrasonik merupakan sensor yang berfungsi untuk mengubah bunyi yang ditangkapnya menjadi besaran listrik, begitupun sebaliknya. Sensor ultrasonik HC-SR04 merupakan salah satu jenis sensor ultrasonik yang dapat digunakan untuk mengukur benda dengan kisaran jarak 2cm-4m dari sensor. Sensor HC-SR04 ini juga memancarkan gelombang ultrasonik dengan frekuensi 40.000 Hz </w:t>
      </w:r>
      <w:r w:rsidR="0048637B">
        <w:fldChar w:fldCharType="begin" w:fldLock="1"/>
      </w:r>
      <w:r w:rsidR="0048637B">
        <w:instrText>ADDIN CSL_CITATION {"citationItems":[{"id":"ITEM-1","itemData":{"DOI":"10.24114/einstein.v5i3.12002","ISSN":"2338-1981","abstract":"Tujuan penelitian ini adalah mengkarakterisasi sensor ultrasonik hc-sr04, serta membuat dan menguji prototipe alat bantu parkir mobil berbasis sensor ultrasonik hc-sr04 dan arduino nano. Metode penelitian ini dilakukan dalam tiga tahapan : karakterisasi sensor,  pembuatan prototipe alat bantu parkir mobil dan pengujian prototipe alat bantu parkir mobil. Hasil penelitian menunjukkan bahwa fungsi transfer sensor ultrasonik hc-sr04 adalah t = 210556340.5+58.3 S dengan faktor korelasi sebesar r = 1; sensitivitas sebesar 58,3 µs/cm; ripitabilitas sebesar 99,97 %. Sementara itu, akurasi dan presisi prototipe alat bantu parkir mobil sebesar 99 % dan 97 %. Sensor ulrasonik hc-sr04 memancarkan gelombang berupa gelombang ultrasonik melalui transmitter ketika sensor ultrasonik hc-sr04 diberi tegangan sumber sebesar 5 volt. Gelombang ultrasonik dipancarkan melalui medium udara dengan cepat rambat bunyi di udara sebesar 343 m/s. Gelombang tersebut mengenai  objek benda padat dengan jarak sebesar S, kemudian memantul kembali dan diterima oleh receiver sensor ultrasonik hc-sr04. output dari alat bantu parkir mobil ini adalah jarak dengan satuan centimeter.Kata Kunci : Arduino Nano, Sensor Parkir Mobil, HC-SR04, Sensor Ultrasonik.","author":[{"dropping-particle":"","family":"Frima Yudha","given":"Putra Stevano","non-dropping-particle":"","parse-names":false,"suffix":""},{"dropping-particle":"","family":"Sani","given":"Ridwan Abdullah","non-dropping-particle":"","parse-names":false,"suffix":""}],"container-title":"EINSTEIN e-JOURNAL","id":"ITEM-1","issue":"3","issued":{"date-parts":[["2019"]]},"title":"Implementasi Sensor Ultrasonik Hc-Sr04 Sebagai Sensor Parkir Mobil Berbasis Arduino","type":"article-journal","volume":"5"},"uris":["http://www.mendeley.com/documents/?uuid=f16c74c0-d5a0-410c-99ba-18c5de1590b5"]}],"mendeley":{"formattedCitation":"(Frima Yudha and Sani, 2019)","plainTextFormattedCitation":"(Frima Yudha and Sani, 2019)"},"properties":{"noteIndex":0},"schema":"https://github.com/citation-style-language/schema/raw/master/csl-citation.json"}</w:instrText>
      </w:r>
      <w:r w:rsidR="0048637B">
        <w:fldChar w:fldCharType="separate"/>
      </w:r>
      <w:r w:rsidR="0048637B" w:rsidRPr="0048637B">
        <w:rPr>
          <w:noProof/>
        </w:rPr>
        <w:t>(Frima Yudha and Sani, 2019)</w:t>
      </w:r>
      <w:r w:rsidR="0048637B">
        <w:fldChar w:fldCharType="end"/>
      </w:r>
      <w:r w:rsidR="0026436A">
        <w:t>. Gambar 2.9</w:t>
      </w:r>
      <w:r>
        <w:t xml:space="preserve"> menunjukkan gambar sensor ultrasonik HC-SR04.</w:t>
      </w:r>
    </w:p>
    <w:p w:rsidR="0048637B" w:rsidRDefault="0048637B" w:rsidP="0048637B">
      <w:pPr>
        <w:ind w:firstLine="360"/>
        <w:jc w:val="center"/>
      </w:pPr>
      <w:r>
        <w:rPr>
          <w:noProof/>
        </w:rPr>
        <w:lastRenderedPageBreak/>
        <w:drawing>
          <wp:inline distT="0" distB="0" distL="0" distR="0" wp14:anchorId="302427DB" wp14:editId="7619D678">
            <wp:extent cx="2247090" cy="1408605"/>
            <wp:effectExtent l="0" t="0" r="1270" b="1270"/>
            <wp:docPr id="9" name="Picture 9" descr="https://4.bp.blogspot.com/-g7gj6jZ1yQs/W63qZNnWMZI/AAAAAAAABis/ISIyQPEs-RcWvPc4yoUjvBGIcLsqY4MIACLcBGAs/s320/thum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4.bp.blogspot.com/-g7gj6jZ1yQs/W63qZNnWMZI/AAAAAAAABis/ISIyQPEs-RcWvPc4yoUjvBGIcLsqY4MIACLcBGAs/s320/thumb.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7030" t="11016" r="7350" b="14967"/>
                    <a:stretch/>
                  </pic:blipFill>
                  <pic:spPr bwMode="auto">
                    <a:xfrm>
                      <a:off x="0" y="0"/>
                      <a:ext cx="2252849" cy="1412215"/>
                    </a:xfrm>
                    <a:prstGeom prst="rect">
                      <a:avLst/>
                    </a:prstGeom>
                    <a:noFill/>
                    <a:ln>
                      <a:noFill/>
                    </a:ln>
                    <a:extLst>
                      <a:ext uri="{53640926-AAD7-44D8-BBD7-CCE9431645EC}">
                        <a14:shadowObscured xmlns:a14="http://schemas.microsoft.com/office/drawing/2010/main"/>
                      </a:ext>
                    </a:extLst>
                  </pic:spPr>
                </pic:pic>
              </a:graphicData>
            </a:graphic>
          </wp:inline>
        </w:drawing>
      </w:r>
    </w:p>
    <w:p w:rsidR="0048637B" w:rsidRDefault="00DC1518" w:rsidP="00385B83">
      <w:pPr>
        <w:pStyle w:val="Caption"/>
        <w:spacing w:after="0"/>
      </w:pPr>
      <w:bookmarkStart w:id="53" w:name="_Toc46945482"/>
      <w:r>
        <w:t>Gambar 2.</w:t>
      </w:r>
      <w:r w:rsidR="0083327B">
        <w:fldChar w:fldCharType="begin"/>
      </w:r>
      <w:r w:rsidR="0083327B">
        <w:instrText xml:space="preserve"> SEQ Gambar \* ARABIC \s 1 </w:instrText>
      </w:r>
      <w:r w:rsidR="0083327B">
        <w:fldChar w:fldCharType="separate"/>
      </w:r>
      <w:r w:rsidR="00F63A13">
        <w:rPr>
          <w:noProof/>
        </w:rPr>
        <w:t>9</w:t>
      </w:r>
      <w:r w:rsidR="0083327B">
        <w:rPr>
          <w:noProof/>
        </w:rPr>
        <w:fldChar w:fldCharType="end"/>
      </w:r>
      <w:r>
        <w:t xml:space="preserve"> Sensor Ultrasonik HC-SR04</w:t>
      </w:r>
      <w:bookmarkEnd w:id="53"/>
    </w:p>
    <w:p w:rsidR="004C1058" w:rsidRPr="0048637B" w:rsidRDefault="0048637B" w:rsidP="00385B83">
      <w:pPr>
        <w:spacing w:line="240" w:lineRule="auto"/>
        <w:ind w:firstLine="360"/>
        <w:jc w:val="center"/>
        <w:rPr>
          <w:sz w:val="22"/>
        </w:rPr>
      </w:pPr>
      <w:r w:rsidRPr="0048637B">
        <w:rPr>
          <w:sz w:val="22"/>
        </w:rPr>
        <w:t>Sumber: https://www.andalanelektro.id/2018/09/cara-kerja-dan-karakteristik-sensor-ultrasonic-hcsr04.html</w:t>
      </w:r>
    </w:p>
    <w:p w:rsidR="001A7FCA" w:rsidRDefault="00EF349F" w:rsidP="0048637B">
      <w:pPr>
        <w:pStyle w:val="Heading2"/>
        <w:rPr>
          <w:rFonts w:eastAsia="Times New Roman"/>
        </w:rPr>
      </w:pPr>
      <w:bookmarkStart w:id="54" w:name="_Toc46945877"/>
      <w:r>
        <w:rPr>
          <w:rFonts w:eastAsia="Times New Roman"/>
        </w:rPr>
        <w:t xml:space="preserve">2.4 </w:t>
      </w:r>
      <w:r w:rsidR="001A7FCA">
        <w:rPr>
          <w:rFonts w:eastAsia="Times New Roman"/>
        </w:rPr>
        <w:t>Perangkat Lunak</w:t>
      </w:r>
      <w:bookmarkEnd w:id="54"/>
    </w:p>
    <w:p w:rsidR="001A7FCA" w:rsidRPr="001A7FCA" w:rsidRDefault="005F56B2" w:rsidP="0048637B">
      <w:pPr>
        <w:pStyle w:val="Heading3"/>
        <w:rPr>
          <w:rFonts w:eastAsia="Times New Roman"/>
        </w:rPr>
      </w:pPr>
      <w:bookmarkStart w:id="55" w:name="_Toc46945878"/>
      <w:r>
        <w:rPr>
          <w:rFonts w:eastAsia="Times New Roman"/>
        </w:rPr>
        <w:t xml:space="preserve">2.4.1 </w:t>
      </w:r>
      <w:r w:rsidR="001A7FCA" w:rsidRPr="001A7FCA">
        <w:rPr>
          <w:rFonts w:eastAsia="Times New Roman"/>
        </w:rPr>
        <w:t>Arduino IDE</w:t>
      </w:r>
      <w:bookmarkEnd w:id="55"/>
    </w:p>
    <w:p w:rsidR="001A7FCA" w:rsidRPr="008B7FD4" w:rsidRDefault="001A7FCA" w:rsidP="00C16CFC">
      <w:pPr>
        <w:ind w:firstLine="720"/>
      </w:pPr>
      <w:r>
        <w:t xml:space="preserve">IDE adalah singkatan dari </w:t>
      </w:r>
      <w:r w:rsidRPr="008B7FD4">
        <w:t>Integrat</w:t>
      </w:r>
      <w:r>
        <w:t>ed Development Environment</w:t>
      </w:r>
      <w:r w:rsidRPr="008B7FD4">
        <w:t xml:space="preserve"> </w:t>
      </w:r>
      <w:r>
        <w:t>merupakan</w:t>
      </w:r>
      <w:r w:rsidRPr="008B7FD4">
        <w:t xml:space="preserve"> perangkat lunak resmi yang diperkenalkan</w:t>
      </w:r>
      <w:r>
        <w:t xml:space="preserve"> oleh Arduino.cc, yang </w:t>
      </w:r>
      <w:r w:rsidRPr="008B7FD4">
        <w:t>digunakan untuk mengedit, menyusun dan mengunggah kode dalam Perangkat Arduino</w:t>
      </w:r>
      <w:r w:rsidR="0073624C">
        <w:t xml:space="preserve"> </w:t>
      </w:r>
      <w:r w:rsidR="0073624C">
        <w:fldChar w:fldCharType="begin" w:fldLock="1"/>
      </w:r>
      <w:r w:rsidR="00CD635F">
        <w:instrText>ADDIN CSL_CITATION {"citationItems":[{"id":"ITEM-1","itemData":{"author":[{"dropping-particle":"","family":"Fezari","given":"Mohamed","non-dropping-particle":"","parse-names":false,"suffix":""},{"dropping-particle":"Al","family":"Dahoud","given":"Ali","non-dropping-particle":"","parse-names":false,"suffix":""}],"container-title":"ResearchGate","id":"ITEM-1","issue":"October","issued":{"date-parts":[["2018"]]},"page":"1-12","title":"Integrated Development Environment “ IDE ” For Arduino","type":"article-journal"},"uris":["http://www.mendeley.com/documents/?uuid=a41f9b29-f695-4cfa-90cd-1296fc1ad689"]}],"mendeley":{"formattedCitation":"(Fezari and Dahoud, 2018)","plainTextFormattedCitation":"(Fezari and Dahoud, 2018)","previouslyFormattedCitation":"(Fezari and Dahoud, 2018)"},"properties":{"noteIndex":0},"schema":"https://github.com/citation-style-language/schema/raw/master/csl-citation.json"}</w:instrText>
      </w:r>
      <w:r w:rsidR="0073624C">
        <w:fldChar w:fldCharType="separate"/>
      </w:r>
      <w:r w:rsidR="0073624C" w:rsidRPr="0073624C">
        <w:rPr>
          <w:noProof/>
        </w:rPr>
        <w:t>(Fezari and Dahoud, 2018)</w:t>
      </w:r>
      <w:r w:rsidR="0073624C">
        <w:fldChar w:fldCharType="end"/>
      </w:r>
      <w:r w:rsidRPr="008B7FD4">
        <w:t>.</w:t>
      </w:r>
    </w:p>
    <w:p w:rsidR="001A7FCA" w:rsidRPr="0048227D" w:rsidRDefault="001A7FCA" w:rsidP="0048227D">
      <w:pPr>
        <w:spacing w:after="0"/>
        <w:ind w:firstLine="720"/>
        <w:outlineLvl w:val="2"/>
        <w:rPr>
          <w:rFonts w:eastAsia="Times New Roman"/>
          <w:szCs w:val="24"/>
        </w:rPr>
      </w:pPr>
    </w:p>
    <w:p w:rsidR="0048227D" w:rsidRDefault="0048227D">
      <w:pPr>
        <w:spacing w:after="160" w:line="259" w:lineRule="auto"/>
        <w:rPr>
          <w:rFonts w:eastAsia="Times New Roman" w:cs="Times New Roman"/>
          <w:b/>
          <w:szCs w:val="24"/>
        </w:rPr>
      </w:pPr>
      <w:bookmarkStart w:id="56" w:name="_Toc25141857"/>
      <w:r>
        <w:rPr>
          <w:b/>
        </w:rPr>
        <w:br w:type="page"/>
      </w:r>
    </w:p>
    <w:p w:rsidR="00A7413F" w:rsidRPr="00083BA2" w:rsidRDefault="00A7413F" w:rsidP="00EF349F">
      <w:pPr>
        <w:pStyle w:val="Heading1"/>
      </w:pPr>
      <w:bookmarkStart w:id="57" w:name="_Toc46945879"/>
      <w:bookmarkEnd w:id="56"/>
      <w:r w:rsidRPr="00083BA2">
        <w:lastRenderedPageBreak/>
        <w:t>BAB III</w:t>
      </w:r>
      <w:r>
        <w:t xml:space="preserve"> </w:t>
      </w:r>
      <w:r w:rsidRPr="00083BA2">
        <w:t>METODOLOGI PENELITIAN</w:t>
      </w:r>
      <w:bookmarkEnd w:id="57"/>
    </w:p>
    <w:p w:rsidR="00A7413F" w:rsidRDefault="00EF349F" w:rsidP="00EF349F">
      <w:pPr>
        <w:pStyle w:val="Heading2"/>
      </w:pPr>
      <w:bookmarkStart w:id="58" w:name="_Toc25141858"/>
      <w:bookmarkStart w:id="59" w:name="_Toc46945880"/>
      <w:r>
        <w:t xml:space="preserve">3.1 </w:t>
      </w:r>
      <w:r w:rsidR="00A7413F" w:rsidRPr="00083BA2">
        <w:t>Waktu dan Tempat Penelitian</w:t>
      </w:r>
      <w:bookmarkEnd w:id="58"/>
      <w:bookmarkEnd w:id="59"/>
    </w:p>
    <w:p w:rsidR="00A7413F" w:rsidRPr="00A12386" w:rsidRDefault="00A7413F" w:rsidP="000B5DC9">
      <w:pPr>
        <w:ind w:firstLine="720"/>
      </w:pPr>
      <w:r>
        <w:t>P</w:t>
      </w:r>
      <w:r w:rsidRPr="00083BA2">
        <w:t xml:space="preserve">enelitian </w:t>
      </w:r>
      <w:r>
        <w:t xml:space="preserve">ini </w:t>
      </w:r>
      <w:r w:rsidRPr="00083BA2">
        <w:t xml:space="preserve">dilaksanakan di laboratorium </w:t>
      </w:r>
      <w:r>
        <w:t xml:space="preserve">Internet of Things </w:t>
      </w:r>
      <w:r w:rsidRPr="00083BA2">
        <w:t>Politeknik Negeri Ujung Pandan</w:t>
      </w:r>
      <w:r>
        <w:t xml:space="preserve">g, Jl. Perintis Kemerdekaan Km 10, </w:t>
      </w:r>
      <w:r w:rsidRPr="00083BA2">
        <w:t xml:space="preserve">Kota Makassar, Sulawesi Selatan. Pelaksanaan penelitian ini dimulai pada bulan </w:t>
      </w:r>
      <w:r>
        <w:t>Agustus</w:t>
      </w:r>
      <w:r w:rsidRPr="00083BA2">
        <w:t xml:space="preserve"> </w:t>
      </w:r>
      <w:r>
        <w:t>2020 sampai bulan Januari 2021</w:t>
      </w:r>
      <w:r w:rsidRPr="00083BA2">
        <w:t>.</w:t>
      </w:r>
      <w:r w:rsidR="000B5DC9" w:rsidRPr="00A12386">
        <w:t xml:space="preserve"> </w:t>
      </w:r>
    </w:p>
    <w:p w:rsidR="000B5DC9" w:rsidRDefault="000B5DC9" w:rsidP="000B5DC9">
      <w:pPr>
        <w:pStyle w:val="Caption"/>
        <w:jc w:val="both"/>
      </w:pPr>
      <w:bookmarkStart w:id="60" w:name="_Toc46945511"/>
      <w:r>
        <w:t>Tabel 3.</w:t>
      </w:r>
      <w:r w:rsidR="0083327B">
        <w:fldChar w:fldCharType="begin"/>
      </w:r>
      <w:r w:rsidR="0083327B">
        <w:instrText xml:space="preserve"> SEQ Tabel \* ARABIC </w:instrText>
      </w:r>
      <w:r w:rsidR="0083327B">
        <w:fldChar w:fldCharType="separate"/>
      </w:r>
      <w:r w:rsidR="00F63A13">
        <w:rPr>
          <w:noProof/>
        </w:rPr>
        <w:t>1</w:t>
      </w:r>
      <w:r w:rsidR="0083327B">
        <w:rPr>
          <w:noProof/>
        </w:rPr>
        <w:fldChar w:fldCharType="end"/>
      </w:r>
      <w:r>
        <w:t xml:space="preserve"> </w:t>
      </w:r>
      <w:r w:rsidRPr="00A12386">
        <w:t>Jadwal Perencanaan Penelitan</w:t>
      </w:r>
      <w:bookmarkEnd w:id="60"/>
    </w:p>
    <w:tbl>
      <w:tblPr>
        <w:tblW w:w="83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80"/>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63"/>
        <w:gridCol w:w="284"/>
      </w:tblGrid>
      <w:tr w:rsidR="00A7413F" w:rsidRPr="008C770B" w:rsidTr="00E849B1">
        <w:trPr>
          <w:trHeight w:val="102"/>
        </w:trPr>
        <w:tc>
          <w:tcPr>
            <w:tcW w:w="1580" w:type="dxa"/>
            <w:vMerge w:val="restart"/>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16"/>
                <w:lang w:val="id-ID"/>
              </w:rPr>
              <w:t>Kegiatan</w:t>
            </w:r>
          </w:p>
        </w:tc>
        <w:tc>
          <w:tcPr>
            <w:tcW w:w="6784" w:type="dxa"/>
            <w:gridSpan w:val="24"/>
            <w:shd w:val="clear" w:color="auto" w:fill="4ECFD2"/>
            <w:vAlign w:val="center"/>
            <w:hideMark/>
          </w:tcPr>
          <w:p w:rsidR="00A7413F" w:rsidRPr="000A3AD5" w:rsidRDefault="00A7413F" w:rsidP="00D159F1">
            <w:pPr>
              <w:spacing w:after="0"/>
              <w:jc w:val="center"/>
              <w:rPr>
                <w:rFonts w:cs="Times New Roman"/>
              </w:rPr>
            </w:pPr>
            <w:r w:rsidRPr="000A3AD5">
              <w:rPr>
                <w:rFonts w:eastAsia="Times New Roman" w:cs="Times New Roman"/>
                <w:color w:val="000000"/>
                <w:sz w:val="16"/>
                <w:szCs w:val="24"/>
                <w:lang w:val="id-ID"/>
              </w:rPr>
              <w:t>Bulan</w:t>
            </w:r>
          </w:p>
        </w:tc>
      </w:tr>
      <w:tr w:rsidR="00A7413F" w:rsidRPr="008C770B" w:rsidTr="00E849B1">
        <w:trPr>
          <w:trHeight w:val="315"/>
        </w:trPr>
        <w:tc>
          <w:tcPr>
            <w:tcW w:w="1580" w:type="dxa"/>
            <w:vMerge/>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p>
        </w:tc>
        <w:tc>
          <w:tcPr>
            <w:tcW w:w="1134" w:type="dxa"/>
            <w:gridSpan w:val="4"/>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Agustus</w:t>
            </w:r>
          </w:p>
        </w:tc>
        <w:tc>
          <w:tcPr>
            <w:tcW w:w="1134" w:type="dxa"/>
            <w:gridSpan w:val="4"/>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September</w:t>
            </w:r>
          </w:p>
        </w:tc>
        <w:tc>
          <w:tcPr>
            <w:tcW w:w="1134" w:type="dxa"/>
            <w:gridSpan w:val="4"/>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Oktober</w:t>
            </w:r>
          </w:p>
        </w:tc>
        <w:tc>
          <w:tcPr>
            <w:tcW w:w="1134" w:type="dxa"/>
            <w:gridSpan w:val="4"/>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November</w:t>
            </w:r>
          </w:p>
        </w:tc>
        <w:tc>
          <w:tcPr>
            <w:tcW w:w="1134" w:type="dxa"/>
            <w:gridSpan w:val="4"/>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Desember</w:t>
            </w:r>
          </w:p>
        </w:tc>
        <w:tc>
          <w:tcPr>
            <w:tcW w:w="1114" w:type="dxa"/>
            <w:gridSpan w:val="4"/>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Januari</w:t>
            </w:r>
          </w:p>
        </w:tc>
      </w:tr>
      <w:tr w:rsidR="00E849B1" w:rsidRPr="008C770B" w:rsidTr="00E849B1">
        <w:trPr>
          <w:trHeight w:val="315"/>
        </w:trPr>
        <w:tc>
          <w:tcPr>
            <w:tcW w:w="1580" w:type="dxa"/>
            <w:vMerge/>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p>
        </w:tc>
        <w:tc>
          <w:tcPr>
            <w:tcW w:w="283"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63"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4ECFD2"/>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r>
      <w:tr w:rsidR="00A7413F" w:rsidRPr="008C770B" w:rsidTr="00E849B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Identifikasi Masalah</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E849B1" w:rsidRPr="008C770B" w:rsidTr="00E849B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Studi Literatur</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E849B1">
        <w:trPr>
          <w:trHeight w:val="315"/>
        </w:trPr>
        <w:tc>
          <w:tcPr>
            <w:tcW w:w="1580" w:type="dxa"/>
            <w:shd w:val="clear" w:color="auto" w:fill="auto"/>
            <w:vAlign w:val="center"/>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rPr>
              <w:t>Analisis Sistem</w:t>
            </w:r>
          </w:p>
        </w:tc>
        <w:tc>
          <w:tcPr>
            <w:tcW w:w="283" w:type="dxa"/>
            <w:shd w:val="clear" w:color="auto" w:fill="4ECFD2"/>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4ECFD2"/>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6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r>
      <w:tr w:rsidR="00A7413F" w:rsidRPr="008C770B" w:rsidTr="00E849B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Analisis Kebutuhan</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E849B1">
        <w:trPr>
          <w:trHeight w:val="315"/>
        </w:trPr>
        <w:tc>
          <w:tcPr>
            <w:tcW w:w="1580" w:type="dxa"/>
            <w:shd w:val="clear" w:color="auto" w:fill="auto"/>
            <w:vAlign w:val="center"/>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rPr>
              <w:t>Perancangan Sistem</w:t>
            </w: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4ECFD2"/>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4ECFD2"/>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4ECFD2"/>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6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r>
      <w:tr w:rsidR="00E849B1" w:rsidRPr="008C770B" w:rsidTr="00E849B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rPr>
              <w:t>Pembuatan</w:t>
            </w:r>
            <w:r w:rsidRPr="000A3AD5">
              <w:rPr>
                <w:rFonts w:eastAsia="Times New Roman" w:cs="Times New Roman"/>
                <w:color w:val="000000"/>
                <w:sz w:val="16"/>
                <w:szCs w:val="16"/>
                <w:lang w:val="id-ID"/>
              </w:rPr>
              <w:t xml:space="preserve"> Sistem</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E849B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Implementasi dan Pengujian</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E849B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Analisis dan Evaluasi</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E849B1" w:rsidRPr="008C770B" w:rsidTr="00E849B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Penyusunan Laporan</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E849B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Ujian Sidang</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4ECFD2"/>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bl>
    <w:p w:rsidR="00385B83" w:rsidRDefault="00385B83" w:rsidP="00385B83">
      <w:pPr>
        <w:spacing w:after="0"/>
      </w:pPr>
      <w:bookmarkStart w:id="61" w:name="_Toc25141859"/>
      <w:bookmarkStart w:id="62" w:name="_Toc46945881"/>
    </w:p>
    <w:p w:rsidR="00A7413F" w:rsidRPr="00A7413F" w:rsidRDefault="00EF349F" w:rsidP="00385B83">
      <w:pPr>
        <w:pStyle w:val="Heading2"/>
      </w:pPr>
      <w:r>
        <w:t xml:space="preserve">3.2 </w:t>
      </w:r>
      <w:r w:rsidR="00A7413F" w:rsidRPr="00A7413F">
        <w:t>Alat dan Bahan</w:t>
      </w:r>
      <w:bookmarkEnd w:id="61"/>
      <w:bookmarkEnd w:id="62"/>
    </w:p>
    <w:p w:rsidR="00A7413F" w:rsidRPr="00E70919" w:rsidRDefault="005F56B2" w:rsidP="005F56B2">
      <w:pPr>
        <w:pStyle w:val="Heading3"/>
      </w:pPr>
      <w:bookmarkStart w:id="63" w:name="_Toc25141860"/>
      <w:bookmarkStart w:id="64" w:name="_Toc46945882"/>
      <w:r>
        <w:t xml:space="preserve">3.2.1 </w:t>
      </w:r>
      <w:r w:rsidR="00A7413F" w:rsidRPr="00E70919">
        <w:t>Perangkat Keras</w:t>
      </w:r>
      <w:bookmarkEnd w:id="63"/>
      <w:bookmarkEnd w:id="64"/>
    </w:p>
    <w:p w:rsidR="00A7413F" w:rsidRPr="007F5FFF" w:rsidRDefault="00A7413F" w:rsidP="000B5DC9">
      <w:pPr>
        <w:spacing w:after="0"/>
        <w:ind w:firstLine="709"/>
        <w:rPr>
          <w:rFonts w:cs="Times New Roman"/>
          <w:szCs w:val="24"/>
        </w:rPr>
      </w:pPr>
      <w:r w:rsidRPr="00083BA2">
        <w:rPr>
          <w:rFonts w:cs="Times New Roman"/>
          <w:szCs w:val="24"/>
        </w:rPr>
        <w:t>Dalam penelitian</w:t>
      </w:r>
      <w:r>
        <w:rPr>
          <w:rFonts w:cs="Times New Roman"/>
          <w:szCs w:val="24"/>
        </w:rPr>
        <w:t>,</w:t>
      </w:r>
      <w:r w:rsidRPr="00083BA2">
        <w:rPr>
          <w:rFonts w:cs="Times New Roman"/>
          <w:szCs w:val="24"/>
        </w:rPr>
        <w:t xml:space="preserve"> ini perangkat keras yang digunakan adalah sebagai berikut:</w:t>
      </w:r>
      <w:bookmarkStart w:id="65" w:name="_Toc25141953"/>
      <w:r>
        <w:rPr>
          <w:rFonts w:cs="Times New Roman"/>
          <w:szCs w:val="24"/>
        </w:rPr>
        <w:t xml:space="preserve"> </w:t>
      </w:r>
      <w:bookmarkEnd w:id="65"/>
      <w:r w:rsidR="000B5DC9" w:rsidRPr="007F5FFF">
        <w:rPr>
          <w:rFonts w:cs="Times New Roman"/>
          <w:szCs w:val="24"/>
        </w:rPr>
        <w:t xml:space="preserve"> </w:t>
      </w:r>
    </w:p>
    <w:p w:rsidR="000B5DC9" w:rsidRDefault="000B5DC9" w:rsidP="000B5DC9">
      <w:pPr>
        <w:pStyle w:val="Caption"/>
        <w:jc w:val="both"/>
      </w:pPr>
      <w:bookmarkStart w:id="66" w:name="_Toc46945512"/>
      <w:r>
        <w:t>Tabel 3.</w:t>
      </w:r>
      <w:r w:rsidR="0083327B">
        <w:fldChar w:fldCharType="begin"/>
      </w:r>
      <w:r w:rsidR="0083327B">
        <w:instrText xml:space="preserve"> SEQ Tabel \* ARABI</w:instrText>
      </w:r>
      <w:r w:rsidR="0083327B">
        <w:instrText xml:space="preserve">C </w:instrText>
      </w:r>
      <w:r w:rsidR="0083327B">
        <w:fldChar w:fldCharType="separate"/>
      </w:r>
      <w:r w:rsidR="00F63A13">
        <w:rPr>
          <w:noProof/>
        </w:rPr>
        <w:t>2</w:t>
      </w:r>
      <w:r w:rsidR="0083327B">
        <w:rPr>
          <w:noProof/>
        </w:rPr>
        <w:fldChar w:fldCharType="end"/>
      </w:r>
      <w:r>
        <w:t xml:space="preserve"> </w:t>
      </w:r>
      <w:r w:rsidRPr="007F5FFF">
        <w:rPr>
          <w:rFonts w:cs="Times New Roman"/>
          <w:szCs w:val="24"/>
        </w:rPr>
        <w:t>Perangkat Keras</w:t>
      </w:r>
      <w:bookmarkEnd w:id="66"/>
    </w:p>
    <w:tbl>
      <w:tblPr>
        <w:tblW w:w="80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755"/>
        <w:gridCol w:w="4680"/>
      </w:tblGrid>
      <w:tr w:rsidR="00A7413F" w:rsidRPr="0062566B" w:rsidTr="007C1744">
        <w:trPr>
          <w:trHeight w:val="510"/>
          <w:jc w:val="center"/>
        </w:trPr>
        <w:tc>
          <w:tcPr>
            <w:tcW w:w="570" w:type="dxa"/>
            <w:shd w:val="clear" w:color="auto" w:fill="4ECFD2"/>
            <w:vAlign w:val="center"/>
          </w:tcPr>
          <w:p w:rsidR="00A7413F" w:rsidRPr="0062566B" w:rsidRDefault="00A7413F" w:rsidP="00E36486">
            <w:pPr>
              <w:spacing w:after="0"/>
              <w:rPr>
                <w:lang w:val="id-ID"/>
              </w:rPr>
            </w:pPr>
            <w:r w:rsidRPr="0062566B">
              <w:rPr>
                <w:lang w:val="id-ID"/>
              </w:rPr>
              <w:lastRenderedPageBreak/>
              <w:t>No.</w:t>
            </w:r>
          </w:p>
        </w:tc>
        <w:tc>
          <w:tcPr>
            <w:tcW w:w="2755" w:type="dxa"/>
            <w:shd w:val="clear" w:color="auto" w:fill="4ECFD2"/>
            <w:vAlign w:val="center"/>
          </w:tcPr>
          <w:p w:rsidR="00A7413F" w:rsidRPr="0062566B" w:rsidRDefault="00A7413F" w:rsidP="00E36486">
            <w:pPr>
              <w:spacing w:after="0"/>
              <w:rPr>
                <w:lang w:val="id-ID"/>
              </w:rPr>
            </w:pPr>
            <w:r w:rsidRPr="0062566B">
              <w:rPr>
                <w:lang w:val="id-ID"/>
              </w:rPr>
              <w:t>Peragkat Keras</w:t>
            </w:r>
          </w:p>
        </w:tc>
        <w:tc>
          <w:tcPr>
            <w:tcW w:w="4680" w:type="dxa"/>
            <w:shd w:val="clear" w:color="auto" w:fill="4ECFD2"/>
            <w:vAlign w:val="center"/>
          </w:tcPr>
          <w:p w:rsidR="00A7413F" w:rsidRPr="0062566B" w:rsidRDefault="00A7413F" w:rsidP="00E36486">
            <w:pPr>
              <w:spacing w:after="0"/>
              <w:rPr>
                <w:lang w:val="id-ID"/>
              </w:rPr>
            </w:pPr>
            <w:r w:rsidRPr="0062566B">
              <w:rPr>
                <w:lang w:val="id-ID"/>
              </w:rPr>
              <w:t>Deskripsi</w:t>
            </w:r>
          </w:p>
        </w:tc>
      </w:tr>
      <w:tr w:rsidR="00A7413F" w:rsidRPr="0062566B" w:rsidTr="00E36486">
        <w:trPr>
          <w:trHeight w:val="1134"/>
          <w:jc w:val="center"/>
        </w:trPr>
        <w:tc>
          <w:tcPr>
            <w:tcW w:w="570" w:type="dxa"/>
            <w:vAlign w:val="center"/>
          </w:tcPr>
          <w:p w:rsidR="00A7413F" w:rsidRPr="0062566B" w:rsidRDefault="00A7413F" w:rsidP="00E36486">
            <w:pPr>
              <w:spacing w:after="0"/>
              <w:rPr>
                <w:lang w:val="id-ID"/>
              </w:rPr>
            </w:pPr>
            <w:r w:rsidRPr="0062566B">
              <w:rPr>
                <w:lang w:val="id-ID"/>
              </w:rPr>
              <w:t>1</w:t>
            </w:r>
          </w:p>
        </w:tc>
        <w:tc>
          <w:tcPr>
            <w:tcW w:w="2755" w:type="dxa"/>
            <w:vAlign w:val="center"/>
          </w:tcPr>
          <w:p w:rsidR="00A7413F" w:rsidRPr="0062566B" w:rsidRDefault="00A7413F" w:rsidP="00E36486">
            <w:pPr>
              <w:spacing w:after="0"/>
            </w:pPr>
            <w:r w:rsidRPr="0062566B">
              <w:rPr>
                <w:lang w:val="id-ID"/>
              </w:rPr>
              <w:t>1 Unit Laptop</w:t>
            </w:r>
          </w:p>
        </w:tc>
        <w:tc>
          <w:tcPr>
            <w:tcW w:w="4680" w:type="dxa"/>
            <w:vAlign w:val="center"/>
          </w:tcPr>
          <w:p w:rsidR="00A7413F" w:rsidRPr="0062566B" w:rsidRDefault="00A7413F" w:rsidP="00E36486">
            <w:pPr>
              <w:spacing w:after="0"/>
            </w:pPr>
            <w:r w:rsidRPr="0062566B">
              <w:t xml:space="preserve">Kebutuhan Sistem Minimum: </w:t>
            </w:r>
          </w:p>
          <w:p w:rsidR="00A7413F" w:rsidRPr="0062566B" w:rsidRDefault="00A7413F" w:rsidP="00E36486">
            <w:pPr>
              <w:spacing w:after="0"/>
            </w:pPr>
            <w:r w:rsidRPr="0062566B">
              <w:t>Microsoft Windows XP SP2, Windows 7, Windows 8/8.1 atau Windows 10.</w:t>
            </w:r>
          </w:p>
          <w:p w:rsidR="00A7413F" w:rsidRPr="0062566B" w:rsidRDefault="00A7413F" w:rsidP="00E36486">
            <w:pPr>
              <w:spacing w:after="0"/>
            </w:pPr>
            <w:r w:rsidRPr="0062566B">
              <w:t>Microsoft .NET Framework 3.5.</w:t>
            </w:r>
          </w:p>
          <w:p w:rsidR="00A7413F" w:rsidRPr="0062566B" w:rsidRDefault="00A7413F" w:rsidP="00E36486">
            <w:pPr>
              <w:spacing w:after="0"/>
            </w:pPr>
            <w:r w:rsidRPr="0062566B">
              <w:t>Intel Pentium / AMD Athlon processor atau dengan prosesor 1 GHz atau lebih.</w:t>
            </w:r>
          </w:p>
          <w:p w:rsidR="00A7413F" w:rsidRPr="0062566B" w:rsidRDefault="00A7413F" w:rsidP="00E36486">
            <w:pPr>
              <w:spacing w:after="0"/>
            </w:pPr>
            <w:r w:rsidRPr="0062566B">
              <w:t>512 MB RAM (Rekomendasi 2 GB RAM).</w:t>
            </w:r>
          </w:p>
        </w:tc>
      </w:tr>
      <w:tr w:rsidR="00A7413F" w:rsidRPr="0062566B" w:rsidTr="00E36486">
        <w:trPr>
          <w:trHeight w:val="510"/>
          <w:jc w:val="center"/>
        </w:trPr>
        <w:tc>
          <w:tcPr>
            <w:tcW w:w="570" w:type="dxa"/>
            <w:vAlign w:val="center"/>
          </w:tcPr>
          <w:p w:rsidR="00A7413F" w:rsidRPr="0062566B" w:rsidRDefault="00A7413F" w:rsidP="00E36486">
            <w:pPr>
              <w:spacing w:after="0"/>
              <w:rPr>
                <w:lang w:val="id-ID"/>
              </w:rPr>
            </w:pPr>
            <w:r w:rsidRPr="0062566B">
              <w:rPr>
                <w:lang w:val="id-ID"/>
              </w:rPr>
              <w:t>2</w:t>
            </w:r>
          </w:p>
        </w:tc>
        <w:tc>
          <w:tcPr>
            <w:tcW w:w="2755" w:type="dxa"/>
            <w:vAlign w:val="center"/>
          </w:tcPr>
          <w:p w:rsidR="00A7413F" w:rsidRPr="0062566B" w:rsidRDefault="00A7413F" w:rsidP="00E36486">
            <w:pPr>
              <w:spacing w:after="0"/>
            </w:pPr>
            <w:r w:rsidRPr="0062566B">
              <w:t>Mikrokontroller</w:t>
            </w:r>
          </w:p>
        </w:tc>
        <w:tc>
          <w:tcPr>
            <w:tcW w:w="4680" w:type="dxa"/>
            <w:vAlign w:val="center"/>
          </w:tcPr>
          <w:p w:rsidR="00A7413F" w:rsidRPr="0062566B" w:rsidRDefault="00A7413F" w:rsidP="00E36486">
            <w:pPr>
              <w:spacing w:after="0"/>
              <w:rPr>
                <w:lang w:val="id-ID"/>
              </w:rPr>
            </w:pPr>
            <w:r w:rsidRPr="0062566B">
              <w:rPr>
                <w:lang w:val="id-ID"/>
              </w:rPr>
              <w:t>ESP8266</w:t>
            </w:r>
          </w:p>
        </w:tc>
      </w:tr>
      <w:tr w:rsidR="00A7413F" w:rsidRPr="0062566B" w:rsidTr="00E36486">
        <w:trPr>
          <w:trHeight w:val="510"/>
          <w:jc w:val="center"/>
        </w:trPr>
        <w:tc>
          <w:tcPr>
            <w:tcW w:w="570" w:type="dxa"/>
            <w:vAlign w:val="center"/>
          </w:tcPr>
          <w:p w:rsidR="00A7413F" w:rsidRPr="0062566B" w:rsidRDefault="00A7413F" w:rsidP="00E36486">
            <w:pPr>
              <w:spacing w:after="0"/>
              <w:rPr>
                <w:lang w:val="id-ID"/>
              </w:rPr>
            </w:pPr>
          </w:p>
        </w:tc>
        <w:tc>
          <w:tcPr>
            <w:tcW w:w="2755" w:type="dxa"/>
            <w:vAlign w:val="center"/>
          </w:tcPr>
          <w:p w:rsidR="00A7413F" w:rsidRPr="0062566B" w:rsidRDefault="00A7413F" w:rsidP="00E36486">
            <w:pPr>
              <w:spacing w:after="0"/>
            </w:pPr>
            <w:r w:rsidRPr="0062566B">
              <w:t>Relay</w:t>
            </w:r>
          </w:p>
        </w:tc>
        <w:tc>
          <w:tcPr>
            <w:tcW w:w="4680" w:type="dxa"/>
            <w:vAlign w:val="center"/>
          </w:tcPr>
          <w:p w:rsidR="00A7413F" w:rsidRPr="0062566B" w:rsidRDefault="00A7413F" w:rsidP="00E36486">
            <w:pPr>
              <w:spacing w:after="0"/>
            </w:pPr>
            <w:r>
              <w:t>Satu Channel</w:t>
            </w:r>
          </w:p>
        </w:tc>
      </w:tr>
      <w:tr w:rsidR="00A7413F" w:rsidRPr="0062566B" w:rsidTr="00E36486">
        <w:trPr>
          <w:trHeight w:val="510"/>
          <w:jc w:val="center"/>
        </w:trPr>
        <w:tc>
          <w:tcPr>
            <w:tcW w:w="570" w:type="dxa"/>
            <w:vAlign w:val="center"/>
          </w:tcPr>
          <w:p w:rsidR="00A7413F" w:rsidRPr="0062566B" w:rsidRDefault="00A7413F" w:rsidP="00E36486">
            <w:pPr>
              <w:spacing w:after="0"/>
              <w:rPr>
                <w:lang w:val="id-ID"/>
              </w:rPr>
            </w:pPr>
            <w:r w:rsidRPr="0062566B">
              <w:rPr>
                <w:lang w:val="id-ID"/>
              </w:rPr>
              <w:t>3</w:t>
            </w:r>
          </w:p>
        </w:tc>
        <w:tc>
          <w:tcPr>
            <w:tcW w:w="2755" w:type="dxa"/>
            <w:vAlign w:val="center"/>
          </w:tcPr>
          <w:p w:rsidR="00A7413F" w:rsidRPr="0062566B" w:rsidRDefault="00A7413F" w:rsidP="00E36486">
            <w:pPr>
              <w:spacing w:after="0"/>
            </w:pPr>
            <w:r w:rsidRPr="0062566B">
              <w:t>Server</w:t>
            </w:r>
          </w:p>
        </w:tc>
        <w:tc>
          <w:tcPr>
            <w:tcW w:w="4680" w:type="dxa"/>
            <w:vAlign w:val="center"/>
          </w:tcPr>
          <w:p w:rsidR="00A7413F" w:rsidRPr="0062566B" w:rsidRDefault="00A7413F" w:rsidP="00E36486">
            <w:pPr>
              <w:spacing w:after="0"/>
            </w:pPr>
            <w:r w:rsidRPr="0062566B">
              <w:t>Raspberry Pi 4.0</w:t>
            </w:r>
          </w:p>
        </w:tc>
      </w:tr>
      <w:tr w:rsidR="00A7413F" w:rsidRPr="0062566B" w:rsidTr="00E36486">
        <w:trPr>
          <w:trHeight w:val="510"/>
          <w:jc w:val="center"/>
        </w:trPr>
        <w:tc>
          <w:tcPr>
            <w:tcW w:w="570" w:type="dxa"/>
            <w:vAlign w:val="center"/>
          </w:tcPr>
          <w:p w:rsidR="00A7413F" w:rsidRPr="0062566B" w:rsidRDefault="00A7413F" w:rsidP="00E36486">
            <w:pPr>
              <w:spacing w:after="0"/>
              <w:rPr>
                <w:lang w:val="id-ID"/>
              </w:rPr>
            </w:pPr>
            <w:r w:rsidRPr="0062566B">
              <w:rPr>
                <w:lang w:val="id-ID"/>
              </w:rPr>
              <w:t xml:space="preserve">4 </w:t>
            </w:r>
          </w:p>
        </w:tc>
        <w:tc>
          <w:tcPr>
            <w:tcW w:w="2755" w:type="dxa"/>
            <w:vAlign w:val="center"/>
          </w:tcPr>
          <w:p w:rsidR="00A7413F" w:rsidRPr="0062566B" w:rsidRDefault="00A7413F" w:rsidP="00E36486">
            <w:pPr>
              <w:spacing w:after="0"/>
            </w:pPr>
            <w:r w:rsidRPr="0062566B">
              <w:rPr>
                <w:lang w:val="id-ID"/>
              </w:rPr>
              <w:t xml:space="preserve">Sensor </w:t>
            </w:r>
            <w:r w:rsidRPr="0062566B">
              <w:t>Kelembaban</w:t>
            </w:r>
          </w:p>
        </w:tc>
        <w:tc>
          <w:tcPr>
            <w:tcW w:w="4680" w:type="dxa"/>
            <w:vAlign w:val="center"/>
          </w:tcPr>
          <w:p w:rsidR="00A7413F" w:rsidRPr="0062566B" w:rsidRDefault="00A7413F" w:rsidP="00E36486">
            <w:pPr>
              <w:spacing w:after="0"/>
            </w:pPr>
            <w:r w:rsidRPr="0062566B">
              <w:t>Capasitive Soil SEN0193</w:t>
            </w:r>
          </w:p>
        </w:tc>
      </w:tr>
      <w:tr w:rsidR="00A7413F" w:rsidRPr="0062566B" w:rsidTr="00E36486">
        <w:trPr>
          <w:trHeight w:val="510"/>
          <w:jc w:val="center"/>
        </w:trPr>
        <w:tc>
          <w:tcPr>
            <w:tcW w:w="570" w:type="dxa"/>
            <w:vAlign w:val="center"/>
          </w:tcPr>
          <w:p w:rsidR="00A7413F" w:rsidRPr="0062566B" w:rsidRDefault="00A7413F" w:rsidP="00E36486">
            <w:pPr>
              <w:spacing w:after="0"/>
              <w:rPr>
                <w:lang w:val="id-ID"/>
              </w:rPr>
            </w:pPr>
            <w:r w:rsidRPr="0062566B">
              <w:rPr>
                <w:lang w:val="id-ID"/>
              </w:rPr>
              <w:t>5</w:t>
            </w:r>
          </w:p>
        </w:tc>
        <w:tc>
          <w:tcPr>
            <w:tcW w:w="2755" w:type="dxa"/>
            <w:vAlign w:val="center"/>
          </w:tcPr>
          <w:p w:rsidR="00A7413F" w:rsidRPr="0062566B" w:rsidRDefault="00A7413F" w:rsidP="00E36486">
            <w:pPr>
              <w:spacing w:after="0"/>
            </w:pPr>
            <w:r w:rsidRPr="0062566B">
              <w:t xml:space="preserve">Sensor Suhu </w:t>
            </w:r>
          </w:p>
        </w:tc>
        <w:tc>
          <w:tcPr>
            <w:tcW w:w="4680" w:type="dxa"/>
            <w:vAlign w:val="center"/>
          </w:tcPr>
          <w:p w:rsidR="00A7413F" w:rsidRPr="0062566B" w:rsidRDefault="00A7413F" w:rsidP="00E36486">
            <w:pPr>
              <w:spacing w:after="0"/>
            </w:pPr>
            <w:r w:rsidRPr="0062566B">
              <w:t>DS18B20</w:t>
            </w:r>
          </w:p>
        </w:tc>
      </w:tr>
      <w:tr w:rsidR="00A7413F" w:rsidRPr="0062566B" w:rsidTr="00E36486">
        <w:trPr>
          <w:trHeight w:val="478"/>
          <w:jc w:val="center"/>
        </w:trPr>
        <w:tc>
          <w:tcPr>
            <w:tcW w:w="570" w:type="dxa"/>
            <w:vAlign w:val="center"/>
          </w:tcPr>
          <w:p w:rsidR="00A7413F" w:rsidRPr="0062566B" w:rsidRDefault="00A7413F" w:rsidP="00E36486">
            <w:pPr>
              <w:spacing w:after="0"/>
            </w:pPr>
            <w:r w:rsidRPr="0062566B">
              <w:t>6</w:t>
            </w:r>
          </w:p>
        </w:tc>
        <w:tc>
          <w:tcPr>
            <w:tcW w:w="2755" w:type="dxa"/>
            <w:vAlign w:val="center"/>
          </w:tcPr>
          <w:p w:rsidR="00A7413F" w:rsidRPr="0062566B" w:rsidRDefault="00A7413F" w:rsidP="00E36486">
            <w:pPr>
              <w:spacing w:after="0"/>
            </w:pPr>
            <w:r w:rsidRPr="0062566B">
              <w:t>Sensor Kepekatan Nutrisi</w:t>
            </w:r>
          </w:p>
        </w:tc>
        <w:tc>
          <w:tcPr>
            <w:tcW w:w="4680" w:type="dxa"/>
            <w:vAlign w:val="center"/>
          </w:tcPr>
          <w:p w:rsidR="00A7413F" w:rsidRPr="0062566B" w:rsidRDefault="00A7413F" w:rsidP="00E36486">
            <w:pPr>
              <w:spacing w:after="0"/>
            </w:pPr>
            <w:r w:rsidRPr="0062566B">
              <w:t>TDS</w:t>
            </w:r>
          </w:p>
        </w:tc>
      </w:tr>
      <w:tr w:rsidR="00A7413F" w:rsidRPr="0062566B" w:rsidTr="00E36486">
        <w:trPr>
          <w:trHeight w:val="219"/>
          <w:jc w:val="center"/>
        </w:trPr>
        <w:tc>
          <w:tcPr>
            <w:tcW w:w="570" w:type="dxa"/>
            <w:vAlign w:val="center"/>
          </w:tcPr>
          <w:p w:rsidR="00A7413F" w:rsidRPr="0062566B" w:rsidRDefault="00A7413F" w:rsidP="00E36486">
            <w:pPr>
              <w:spacing w:after="0"/>
            </w:pPr>
            <w:r w:rsidRPr="0062566B">
              <w:t>7</w:t>
            </w:r>
          </w:p>
        </w:tc>
        <w:tc>
          <w:tcPr>
            <w:tcW w:w="2755" w:type="dxa"/>
            <w:vAlign w:val="center"/>
          </w:tcPr>
          <w:p w:rsidR="00A7413F" w:rsidRPr="0062566B" w:rsidRDefault="00A7413F" w:rsidP="00E36486">
            <w:pPr>
              <w:spacing w:after="0"/>
            </w:pPr>
            <w:r w:rsidRPr="0062566B">
              <w:t>Sensor Ultrasonik</w:t>
            </w:r>
          </w:p>
        </w:tc>
        <w:tc>
          <w:tcPr>
            <w:tcW w:w="4680" w:type="dxa"/>
            <w:vAlign w:val="center"/>
          </w:tcPr>
          <w:p w:rsidR="00A7413F" w:rsidRPr="0062566B" w:rsidRDefault="00A7413F" w:rsidP="00E36486">
            <w:pPr>
              <w:spacing w:after="0"/>
            </w:pPr>
            <w:r w:rsidRPr="0062566B">
              <w:t>HC-SR04</w:t>
            </w:r>
          </w:p>
        </w:tc>
      </w:tr>
      <w:tr w:rsidR="00A7413F" w:rsidRPr="0062566B" w:rsidTr="00E36486">
        <w:tblPrEx>
          <w:tblLook w:val="0000" w:firstRow="0" w:lastRow="0" w:firstColumn="0" w:lastColumn="0" w:noHBand="0" w:noVBand="0"/>
        </w:tblPrEx>
        <w:trPr>
          <w:trHeight w:val="285"/>
          <w:jc w:val="center"/>
        </w:trPr>
        <w:tc>
          <w:tcPr>
            <w:tcW w:w="570" w:type="dxa"/>
            <w:vAlign w:val="center"/>
          </w:tcPr>
          <w:p w:rsidR="00A7413F" w:rsidRPr="0062566B" w:rsidRDefault="00A7413F" w:rsidP="00E36486">
            <w:pPr>
              <w:spacing w:after="0"/>
            </w:pPr>
            <w:r w:rsidRPr="0062566B">
              <w:t>8</w:t>
            </w:r>
          </w:p>
        </w:tc>
        <w:tc>
          <w:tcPr>
            <w:tcW w:w="2755" w:type="dxa"/>
            <w:vAlign w:val="center"/>
          </w:tcPr>
          <w:p w:rsidR="00A7413F" w:rsidRPr="0062566B" w:rsidRDefault="00A7413F" w:rsidP="00E36486">
            <w:pPr>
              <w:spacing w:after="0"/>
            </w:pPr>
            <w:r w:rsidRPr="0062566B">
              <w:t>Pompa Bertekanan</w:t>
            </w:r>
          </w:p>
        </w:tc>
        <w:tc>
          <w:tcPr>
            <w:tcW w:w="4680" w:type="dxa"/>
            <w:vAlign w:val="center"/>
          </w:tcPr>
          <w:p w:rsidR="00A7413F" w:rsidRPr="0062566B" w:rsidRDefault="00A7413F" w:rsidP="00E36486">
            <w:pPr>
              <w:spacing w:after="0"/>
            </w:pPr>
            <w:r w:rsidRPr="0062566B">
              <w:t>DC 12 volt</w:t>
            </w:r>
          </w:p>
        </w:tc>
      </w:tr>
      <w:tr w:rsidR="00A7413F" w:rsidRPr="0062566B" w:rsidTr="00E36486">
        <w:tblPrEx>
          <w:tblLook w:val="0000" w:firstRow="0" w:lastRow="0" w:firstColumn="0" w:lastColumn="0" w:noHBand="0" w:noVBand="0"/>
        </w:tblPrEx>
        <w:trPr>
          <w:trHeight w:val="424"/>
          <w:jc w:val="center"/>
        </w:trPr>
        <w:tc>
          <w:tcPr>
            <w:tcW w:w="570" w:type="dxa"/>
            <w:vAlign w:val="center"/>
          </w:tcPr>
          <w:p w:rsidR="00A7413F" w:rsidRPr="0062566B" w:rsidRDefault="00A7413F" w:rsidP="00E36486">
            <w:pPr>
              <w:spacing w:after="0"/>
            </w:pPr>
            <w:r>
              <w:t>9</w:t>
            </w:r>
          </w:p>
        </w:tc>
        <w:tc>
          <w:tcPr>
            <w:tcW w:w="2755" w:type="dxa"/>
            <w:vAlign w:val="center"/>
          </w:tcPr>
          <w:p w:rsidR="00A7413F" w:rsidRPr="0062566B" w:rsidRDefault="00A7413F" w:rsidP="00E36486">
            <w:pPr>
              <w:spacing w:after="0"/>
            </w:pPr>
            <w:r w:rsidRPr="0062566B">
              <w:t>Nozzle</w:t>
            </w:r>
          </w:p>
        </w:tc>
        <w:tc>
          <w:tcPr>
            <w:tcW w:w="4680" w:type="dxa"/>
            <w:vAlign w:val="center"/>
          </w:tcPr>
          <w:p w:rsidR="00A7413F" w:rsidRPr="0062566B" w:rsidRDefault="00A7413F" w:rsidP="00E36486">
            <w:pPr>
              <w:spacing w:after="0"/>
            </w:pPr>
            <w:r w:rsidRPr="0062566B">
              <w:t>Tipe 2010 (0.2 mm)</w:t>
            </w:r>
          </w:p>
        </w:tc>
      </w:tr>
      <w:tr w:rsidR="00A7413F" w:rsidRPr="0062566B" w:rsidTr="00E36486">
        <w:tblPrEx>
          <w:tblLook w:val="0000" w:firstRow="0" w:lastRow="0" w:firstColumn="0" w:lastColumn="0" w:noHBand="0" w:noVBand="0"/>
        </w:tblPrEx>
        <w:trPr>
          <w:trHeight w:val="388"/>
          <w:jc w:val="center"/>
        </w:trPr>
        <w:tc>
          <w:tcPr>
            <w:tcW w:w="570" w:type="dxa"/>
            <w:vAlign w:val="center"/>
          </w:tcPr>
          <w:p w:rsidR="00A7413F" w:rsidRPr="0062566B" w:rsidRDefault="00A7413F" w:rsidP="00E36486">
            <w:pPr>
              <w:spacing w:after="0"/>
            </w:pPr>
            <w:r>
              <w:t>10</w:t>
            </w:r>
          </w:p>
        </w:tc>
        <w:tc>
          <w:tcPr>
            <w:tcW w:w="2755" w:type="dxa"/>
            <w:vAlign w:val="center"/>
          </w:tcPr>
          <w:p w:rsidR="00A7413F" w:rsidRPr="0062566B" w:rsidRDefault="00A7413F" w:rsidP="00E36486">
            <w:pPr>
              <w:spacing w:after="0"/>
              <w:rPr>
                <w:lang w:val="id-ID"/>
              </w:rPr>
            </w:pPr>
            <w:r w:rsidRPr="0062566B">
              <w:rPr>
                <w:i/>
                <w:lang w:val="id-ID"/>
              </w:rPr>
              <w:t>Power Supply</w:t>
            </w:r>
            <w:r w:rsidRPr="0062566B">
              <w:rPr>
                <w:lang w:val="id-ID"/>
              </w:rPr>
              <w:t>/Catu daya</w:t>
            </w:r>
          </w:p>
        </w:tc>
        <w:tc>
          <w:tcPr>
            <w:tcW w:w="4680" w:type="dxa"/>
            <w:vAlign w:val="center"/>
          </w:tcPr>
          <w:p w:rsidR="00A7413F" w:rsidRPr="0062566B" w:rsidRDefault="00A7413F" w:rsidP="00E36486">
            <w:pPr>
              <w:spacing w:after="0"/>
              <w:rPr>
                <w:lang w:val="id-ID"/>
              </w:rPr>
            </w:pPr>
          </w:p>
        </w:tc>
      </w:tr>
    </w:tbl>
    <w:p w:rsidR="00A7413F" w:rsidRPr="000B5DC9" w:rsidRDefault="005F56B2" w:rsidP="000B5DC9">
      <w:pPr>
        <w:pStyle w:val="Heading3"/>
      </w:pPr>
      <w:bookmarkStart w:id="67" w:name="_Toc25141861"/>
      <w:bookmarkStart w:id="68" w:name="_Toc46945883"/>
      <w:r>
        <w:t xml:space="preserve">3.2.2 </w:t>
      </w:r>
      <w:r w:rsidR="00A7413F" w:rsidRPr="00A7413F">
        <w:t>Perangkat Luna</w:t>
      </w:r>
      <w:bookmarkEnd w:id="67"/>
      <w:r w:rsidR="000B5DC9">
        <w:t>k</w:t>
      </w:r>
      <w:bookmarkEnd w:id="68"/>
      <w:r w:rsidR="000B5DC9" w:rsidRPr="007F5FFF">
        <w:rPr>
          <w:rFonts w:cs="Times New Roman"/>
        </w:rPr>
        <w:t xml:space="preserve"> </w:t>
      </w:r>
    </w:p>
    <w:p w:rsidR="000B5DC9" w:rsidRDefault="000B5DC9" w:rsidP="000B5DC9">
      <w:pPr>
        <w:pStyle w:val="Caption"/>
        <w:jc w:val="both"/>
      </w:pPr>
      <w:bookmarkStart w:id="69" w:name="_Toc46945513"/>
      <w:r>
        <w:t>Tabel 3.</w:t>
      </w:r>
      <w:r w:rsidR="0083327B">
        <w:fldChar w:fldCharType="begin"/>
      </w:r>
      <w:r w:rsidR="0083327B">
        <w:instrText xml:space="preserve"> SEQ Tabel \* ARABIC </w:instrText>
      </w:r>
      <w:r w:rsidR="0083327B">
        <w:fldChar w:fldCharType="separate"/>
      </w:r>
      <w:r w:rsidR="00F63A13">
        <w:rPr>
          <w:noProof/>
        </w:rPr>
        <w:t>3</w:t>
      </w:r>
      <w:r w:rsidR="0083327B">
        <w:rPr>
          <w:noProof/>
        </w:rPr>
        <w:fldChar w:fldCharType="end"/>
      </w:r>
      <w:r>
        <w:t xml:space="preserve"> </w:t>
      </w:r>
      <w:r w:rsidRPr="007F5FFF">
        <w:rPr>
          <w:rFonts w:cs="Times New Roman"/>
          <w:szCs w:val="24"/>
        </w:rPr>
        <w:t>Perangkat Lunak</w:t>
      </w:r>
      <w:bookmarkEnd w:id="6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0"/>
        <w:gridCol w:w="6706"/>
      </w:tblGrid>
      <w:tr w:rsidR="00A7413F" w:rsidRPr="00484C21" w:rsidTr="007C1744">
        <w:trPr>
          <w:trHeight w:val="340"/>
          <w:jc w:val="center"/>
        </w:trPr>
        <w:tc>
          <w:tcPr>
            <w:tcW w:w="610" w:type="dxa"/>
            <w:shd w:val="clear" w:color="auto" w:fill="4ECFD2"/>
            <w:vAlign w:val="center"/>
          </w:tcPr>
          <w:p w:rsidR="00A7413F" w:rsidRPr="00484C21" w:rsidRDefault="00A7413F" w:rsidP="00E36486">
            <w:pPr>
              <w:spacing w:after="0"/>
              <w:rPr>
                <w:lang w:val="id-ID"/>
              </w:rPr>
            </w:pPr>
            <w:r>
              <w:rPr>
                <w:lang w:val="id-ID"/>
              </w:rPr>
              <w:t>No.</w:t>
            </w:r>
          </w:p>
        </w:tc>
        <w:tc>
          <w:tcPr>
            <w:tcW w:w="6706" w:type="dxa"/>
            <w:shd w:val="clear" w:color="auto" w:fill="4ECFD2"/>
            <w:vAlign w:val="center"/>
          </w:tcPr>
          <w:p w:rsidR="00A7413F" w:rsidRPr="00484C21" w:rsidRDefault="00A7413F" w:rsidP="00E36486">
            <w:pPr>
              <w:spacing w:after="0"/>
              <w:rPr>
                <w:lang w:val="id-ID"/>
              </w:rPr>
            </w:pPr>
            <w:r w:rsidRPr="00484C21">
              <w:rPr>
                <w:lang w:val="id-ID"/>
              </w:rPr>
              <w:t>Peragkat Lunak</w:t>
            </w:r>
          </w:p>
        </w:tc>
      </w:tr>
      <w:tr w:rsidR="00A7413F" w:rsidRPr="00484C21" w:rsidTr="00E36486">
        <w:trPr>
          <w:trHeight w:val="340"/>
          <w:jc w:val="center"/>
        </w:trPr>
        <w:tc>
          <w:tcPr>
            <w:tcW w:w="610" w:type="dxa"/>
            <w:vAlign w:val="center"/>
          </w:tcPr>
          <w:p w:rsidR="00A7413F" w:rsidRPr="00484C21" w:rsidRDefault="00A7413F" w:rsidP="00E36486">
            <w:pPr>
              <w:spacing w:after="0"/>
              <w:rPr>
                <w:lang w:val="id-ID"/>
              </w:rPr>
            </w:pPr>
            <w:r w:rsidRPr="00484C21">
              <w:rPr>
                <w:lang w:val="id-ID"/>
              </w:rPr>
              <w:t>1</w:t>
            </w:r>
          </w:p>
        </w:tc>
        <w:tc>
          <w:tcPr>
            <w:tcW w:w="6706" w:type="dxa"/>
            <w:vAlign w:val="center"/>
          </w:tcPr>
          <w:p w:rsidR="00A7413F" w:rsidRPr="00484C21" w:rsidRDefault="00A7413F" w:rsidP="00E36486">
            <w:pPr>
              <w:spacing w:after="0"/>
              <w:rPr>
                <w:lang w:val="id-ID"/>
              </w:rPr>
            </w:pPr>
            <w:r w:rsidRPr="00484C21">
              <w:rPr>
                <w:lang w:val="id-ID"/>
              </w:rPr>
              <w:t>Sistem Operasi Windows 10</w:t>
            </w:r>
            <w:r>
              <w:t>,</w:t>
            </w:r>
            <w:r w:rsidRPr="00484C21">
              <w:rPr>
                <w:lang w:val="id-ID"/>
              </w:rPr>
              <w:t xml:space="preserve"> 64 bit</w:t>
            </w:r>
          </w:p>
        </w:tc>
      </w:tr>
      <w:tr w:rsidR="00A7413F" w:rsidRPr="00484C21" w:rsidTr="00E36486">
        <w:trPr>
          <w:trHeight w:val="340"/>
          <w:jc w:val="center"/>
        </w:trPr>
        <w:tc>
          <w:tcPr>
            <w:tcW w:w="610" w:type="dxa"/>
            <w:vAlign w:val="center"/>
          </w:tcPr>
          <w:p w:rsidR="00A7413F" w:rsidRPr="00484C21" w:rsidRDefault="00A7413F" w:rsidP="00E36486">
            <w:pPr>
              <w:spacing w:after="0"/>
              <w:rPr>
                <w:lang w:val="id-ID"/>
              </w:rPr>
            </w:pPr>
            <w:r w:rsidRPr="00484C21">
              <w:rPr>
                <w:lang w:val="id-ID"/>
              </w:rPr>
              <w:t>2</w:t>
            </w:r>
          </w:p>
        </w:tc>
        <w:tc>
          <w:tcPr>
            <w:tcW w:w="6706" w:type="dxa"/>
            <w:vAlign w:val="center"/>
          </w:tcPr>
          <w:p w:rsidR="00A7413F" w:rsidRPr="00484C21" w:rsidRDefault="00A7413F" w:rsidP="00E36486">
            <w:pPr>
              <w:spacing w:after="0"/>
              <w:rPr>
                <w:lang w:val="id-ID"/>
              </w:rPr>
            </w:pPr>
            <w:r w:rsidRPr="00484C21">
              <w:rPr>
                <w:lang w:val="id-ID"/>
              </w:rPr>
              <w:t>Arduino IDE</w:t>
            </w:r>
          </w:p>
        </w:tc>
      </w:tr>
      <w:tr w:rsidR="00A7413F" w:rsidRPr="00484C21" w:rsidTr="00E36486">
        <w:trPr>
          <w:trHeight w:val="340"/>
          <w:jc w:val="center"/>
        </w:trPr>
        <w:tc>
          <w:tcPr>
            <w:tcW w:w="610" w:type="dxa"/>
            <w:vAlign w:val="center"/>
          </w:tcPr>
          <w:p w:rsidR="00A7413F" w:rsidRPr="00484C21" w:rsidRDefault="00A7413F" w:rsidP="00E36486">
            <w:pPr>
              <w:spacing w:after="0"/>
              <w:rPr>
                <w:lang w:val="id-ID"/>
              </w:rPr>
            </w:pPr>
            <w:r w:rsidRPr="00484C21">
              <w:rPr>
                <w:lang w:val="id-ID"/>
              </w:rPr>
              <w:lastRenderedPageBreak/>
              <w:t>3</w:t>
            </w:r>
          </w:p>
        </w:tc>
        <w:tc>
          <w:tcPr>
            <w:tcW w:w="6706" w:type="dxa"/>
            <w:vAlign w:val="center"/>
          </w:tcPr>
          <w:p w:rsidR="00A7413F" w:rsidRPr="00484C21" w:rsidRDefault="00A7413F" w:rsidP="00E36486">
            <w:pPr>
              <w:spacing w:after="0"/>
              <w:rPr>
                <w:lang w:val="id-ID"/>
              </w:rPr>
            </w:pPr>
            <w:r>
              <w:t>Library Arduino Json</w:t>
            </w:r>
          </w:p>
        </w:tc>
      </w:tr>
      <w:tr w:rsidR="00A7413F" w:rsidRPr="00484C21" w:rsidTr="00E36486">
        <w:trPr>
          <w:trHeight w:val="340"/>
          <w:jc w:val="center"/>
        </w:trPr>
        <w:tc>
          <w:tcPr>
            <w:tcW w:w="610" w:type="dxa"/>
            <w:vAlign w:val="center"/>
          </w:tcPr>
          <w:p w:rsidR="00A7413F" w:rsidRPr="00484C21" w:rsidRDefault="00A7413F" w:rsidP="00E36486">
            <w:pPr>
              <w:spacing w:after="0"/>
              <w:rPr>
                <w:lang w:val="id-ID"/>
              </w:rPr>
            </w:pPr>
            <w:r w:rsidRPr="00484C21">
              <w:rPr>
                <w:lang w:val="id-ID"/>
              </w:rPr>
              <w:t>4</w:t>
            </w:r>
          </w:p>
        </w:tc>
        <w:tc>
          <w:tcPr>
            <w:tcW w:w="6706" w:type="dxa"/>
            <w:vAlign w:val="center"/>
          </w:tcPr>
          <w:p w:rsidR="00A7413F" w:rsidRPr="005E2FB9" w:rsidRDefault="00A7413F" w:rsidP="00E36486">
            <w:pPr>
              <w:spacing w:after="0"/>
            </w:pPr>
            <w:r>
              <w:t xml:space="preserve">Python Editor </w:t>
            </w:r>
          </w:p>
        </w:tc>
      </w:tr>
    </w:tbl>
    <w:p w:rsidR="00A7413F" w:rsidRPr="00083BA2" w:rsidRDefault="00EF349F" w:rsidP="00EF349F">
      <w:pPr>
        <w:pStyle w:val="Heading2"/>
      </w:pPr>
      <w:bookmarkStart w:id="70" w:name="_Toc25141862"/>
      <w:bookmarkStart w:id="71" w:name="_Toc46945884"/>
      <w:r>
        <w:t xml:space="preserve">3.3 </w:t>
      </w:r>
      <w:r w:rsidR="00A7413F" w:rsidRPr="00083BA2">
        <w:t>Metode Penelitian</w:t>
      </w:r>
      <w:bookmarkEnd w:id="70"/>
      <w:bookmarkEnd w:id="71"/>
    </w:p>
    <w:p w:rsidR="00A7413F" w:rsidRDefault="00A7413F" w:rsidP="00A7413F">
      <w:pPr>
        <w:spacing w:after="0"/>
        <w:ind w:firstLine="567"/>
        <w:rPr>
          <w:rFonts w:cs="Times New Roman"/>
          <w:szCs w:val="24"/>
        </w:rPr>
      </w:pPr>
      <w:r>
        <w:rPr>
          <w:rFonts w:cs="Times New Roman"/>
          <w:szCs w:val="24"/>
        </w:rPr>
        <w:t>Pada penelitian ini terdapat</w:t>
      </w:r>
      <w:r w:rsidRPr="00083BA2">
        <w:rPr>
          <w:rFonts w:cs="Times New Roman"/>
          <w:szCs w:val="24"/>
        </w:rPr>
        <w:t xml:space="preserve"> beberapa tahapan yang akan dilalui mulai dari </w:t>
      </w:r>
      <w:r>
        <w:rPr>
          <w:rFonts w:cs="Times New Roman"/>
          <w:szCs w:val="24"/>
        </w:rPr>
        <w:t>tahap identifikasi masalah</w:t>
      </w:r>
      <w:r w:rsidRPr="00083BA2">
        <w:rPr>
          <w:rFonts w:cs="Times New Roman"/>
          <w:szCs w:val="24"/>
        </w:rPr>
        <w:t xml:space="preserve"> hingga tahap </w:t>
      </w:r>
      <w:r>
        <w:rPr>
          <w:rFonts w:cs="Times New Roman"/>
          <w:szCs w:val="24"/>
        </w:rPr>
        <w:t>analisis dan evaluasi. Gambar 3.1 menunjukkan</w:t>
      </w:r>
      <w:r w:rsidRPr="00083BA2">
        <w:rPr>
          <w:rFonts w:cs="Times New Roman"/>
          <w:szCs w:val="24"/>
        </w:rPr>
        <w:t xml:space="preserve"> metode </w:t>
      </w:r>
      <w:r w:rsidRPr="00345CE0">
        <w:rPr>
          <w:rFonts w:cs="Times New Roman"/>
          <w:i/>
          <w:szCs w:val="24"/>
        </w:rPr>
        <w:t>waterfall</w:t>
      </w:r>
      <w:r w:rsidRPr="00083BA2">
        <w:rPr>
          <w:rFonts w:cs="Times New Roman"/>
          <w:szCs w:val="24"/>
        </w:rPr>
        <w:t xml:space="preserve"> penelitian yang akan dilakukan:</w:t>
      </w:r>
    </w:p>
    <w:p w:rsidR="00A7413F" w:rsidRPr="00C43AED" w:rsidRDefault="004033C1" w:rsidP="00C43AED">
      <w:pPr>
        <w:spacing w:after="0" w:line="240" w:lineRule="auto"/>
        <w:ind w:left="360" w:firstLine="360"/>
        <w:jc w:val="center"/>
        <w:rPr>
          <w:rFonts w:cs="Times New Roman"/>
          <w:szCs w:val="24"/>
        </w:rPr>
      </w:pPr>
      <w:r>
        <w:rPr>
          <w:rFonts w:cs="Times New Roman"/>
          <w:noProof/>
          <w:szCs w:val="24"/>
        </w:rPr>
        <w:drawing>
          <wp:inline distT="0" distB="0" distL="0" distR="0" wp14:anchorId="5845B899" wp14:editId="05C79AEE">
            <wp:extent cx="4476750" cy="288086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29084" cy="2914546"/>
                    </a:xfrm>
                    <a:prstGeom prst="rect">
                      <a:avLst/>
                    </a:prstGeom>
                    <a:noFill/>
                    <a:ln>
                      <a:noFill/>
                    </a:ln>
                  </pic:spPr>
                </pic:pic>
              </a:graphicData>
            </a:graphic>
          </wp:inline>
        </w:drawing>
      </w:r>
      <w:bookmarkStart w:id="72" w:name="_Toc25141928"/>
      <w:r w:rsidR="00C43AED">
        <w:rPr>
          <w:rFonts w:cs="Times New Roman"/>
          <w:i/>
          <w:szCs w:val="24"/>
        </w:rPr>
        <w:t xml:space="preserve"> </w:t>
      </w:r>
      <w:bookmarkEnd w:id="72"/>
    </w:p>
    <w:p w:rsidR="00DC1518" w:rsidRDefault="00DC1518" w:rsidP="00DC1518">
      <w:pPr>
        <w:pStyle w:val="Caption"/>
      </w:pPr>
      <w:bookmarkStart w:id="73" w:name="_Toc46945483"/>
      <w:r>
        <w:t>Gambar 3.</w:t>
      </w:r>
      <w:r w:rsidR="0083327B">
        <w:fldChar w:fldCharType="begin"/>
      </w:r>
      <w:r w:rsidR="0083327B">
        <w:instrText xml:space="preserve"> SEQ Gambar \* ARABIC \s 1 </w:instrText>
      </w:r>
      <w:r w:rsidR="0083327B">
        <w:fldChar w:fldCharType="separate"/>
      </w:r>
      <w:r w:rsidR="00F63A13">
        <w:rPr>
          <w:noProof/>
        </w:rPr>
        <w:t>1</w:t>
      </w:r>
      <w:r w:rsidR="0083327B">
        <w:rPr>
          <w:noProof/>
        </w:rPr>
        <w:fldChar w:fldCharType="end"/>
      </w:r>
      <w:r>
        <w:t xml:space="preserve"> </w:t>
      </w:r>
      <w:bookmarkStart w:id="74" w:name="_Toc42715211"/>
      <w:bookmarkStart w:id="75" w:name="_Toc43885546"/>
      <w:r w:rsidRPr="00D278E4">
        <w:rPr>
          <w:rFonts w:cs="Times New Roman"/>
          <w:szCs w:val="24"/>
        </w:rPr>
        <w:t>Metode</w:t>
      </w:r>
      <w:r w:rsidRPr="00083BA2">
        <w:rPr>
          <w:rFonts w:cs="Times New Roman"/>
          <w:i/>
          <w:szCs w:val="24"/>
        </w:rPr>
        <w:t xml:space="preserve"> </w:t>
      </w:r>
      <w:r>
        <w:rPr>
          <w:rFonts w:cs="Times New Roman"/>
          <w:i/>
          <w:szCs w:val="24"/>
        </w:rPr>
        <w:t>Waterfall</w:t>
      </w:r>
      <w:bookmarkEnd w:id="73"/>
      <w:bookmarkEnd w:id="74"/>
      <w:bookmarkEnd w:id="75"/>
    </w:p>
    <w:p w:rsidR="00A7413F" w:rsidRDefault="00A7413F" w:rsidP="00DC1518">
      <w:pPr>
        <w:pStyle w:val="Caption"/>
        <w:rPr>
          <w:rFonts w:cs="Times New Roman"/>
          <w:szCs w:val="24"/>
          <w:lang w:val="id-ID"/>
        </w:rPr>
      </w:pPr>
      <w:r w:rsidRPr="00484C21">
        <w:rPr>
          <w:rFonts w:cs="Times New Roman"/>
          <w:szCs w:val="24"/>
          <w:lang w:val="id-ID"/>
        </w:rPr>
        <w:t>Tahapan perancangan pada penelitian ini adalah sebagai berikut :</w:t>
      </w:r>
    </w:p>
    <w:p w:rsidR="00A7413F" w:rsidRDefault="005F56B2" w:rsidP="005F56B2">
      <w:pPr>
        <w:pStyle w:val="Heading3"/>
      </w:pPr>
      <w:bookmarkStart w:id="76" w:name="_Toc25141863"/>
      <w:bookmarkStart w:id="77" w:name="_Toc46945885"/>
      <w:r>
        <w:t xml:space="preserve">3.3.1 </w:t>
      </w:r>
      <w:r w:rsidR="00A7413F" w:rsidRPr="00D72025">
        <w:t>Identifikasi Masalah</w:t>
      </w:r>
      <w:bookmarkStart w:id="78" w:name="_Toc24469554"/>
      <w:bookmarkEnd w:id="76"/>
      <w:bookmarkEnd w:id="77"/>
    </w:p>
    <w:p w:rsidR="00A7413F" w:rsidRDefault="00A7413F" w:rsidP="00E36486">
      <w:pPr>
        <w:ind w:firstLine="540"/>
      </w:pPr>
      <w:r>
        <w:t xml:space="preserve">Pada tahapan identifikasi masalah dilakukan proses pengidentifikasian terhadap permasalahan yang berkaitan dengan penelitian. Pengidentifikasian masalah yang dilakukan bertujuan untuk menemukan serta mengumpulkan alasan mengapa penelitian ini perlu dilakukan. </w:t>
      </w:r>
    </w:p>
    <w:p w:rsidR="00A7413F" w:rsidRPr="00D72025" w:rsidRDefault="00A7413F" w:rsidP="00E36486">
      <w:pPr>
        <w:ind w:firstLine="540"/>
      </w:pPr>
      <w:r>
        <w:t xml:space="preserve">Dari proses identifikasi tersebut, ditemukan permasalahan dimana terjadi </w:t>
      </w:r>
      <w:r w:rsidR="00214FE1">
        <w:t>degragasi</w:t>
      </w:r>
      <w:r>
        <w:t xml:space="preserve"> air dan lahan pada sektor pertanian yang menyebabkan terjadi penurunan </w:t>
      </w:r>
      <w:r>
        <w:lastRenderedPageBreak/>
        <w:t>pada sektor pertanian nasional. Oleh karena itu, perlu diterapkannya proses irigasi kabut pada sektor v</w:t>
      </w:r>
      <w:r>
        <w:rPr>
          <w:i/>
        </w:rPr>
        <w:t>ertical farming</w:t>
      </w:r>
      <w:r>
        <w:t xml:space="preserve"> sehingga proses pertanian nasional dapat tetap berjalan dengan baik dengan pemanfaatan air dan lahan secara efisien.</w:t>
      </w:r>
    </w:p>
    <w:p w:rsidR="00A7413F" w:rsidRDefault="005F56B2" w:rsidP="005F56B2">
      <w:pPr>
        <w:pStyle w:val="Heading3"/>
      </w:pPr>
      <w:bookmarkStart w:id="79" w:name="_Toc25141864"/>
      <w:bookmarkStart w:id="80" w:name="_Toc46945886"/>
      <w:r>
        <w:t xml:space="preserve">3.3.2 </w:t>
      </w:r>
      <w:r w:rsidR="00A7413F" w:rsidRPr="00D72025">
        <w:t>S</w:t>
      </w:r>
      <w:r w:rsidR="00A7413F" w:rsidRPr="00D72025">
        <w:rPr>
          <w:lang w:val="id-ID"/>
        </w:rPr>
        <w:t>tudi Literatu</w:t>
      </w:r>
      <w:bookmarkEnd w:id="78"/>
      <w:r w:rsidR="00A7413F" w:rsidRPr="00D72025">
        <w:t>r</w:t>
      </w:r>
      <w:bookmarkEnd w:id="79"/>
      <w:bookmarkEnd w:id="80"/>
    </w:p>
    <w:p w:rsidR="00A7413F" w:rsidRPr="00560189" w:rsidRDefault="00A7413F" w:rsidP="00E36486">
      <w:pPr>
        <w:ind w:firstLine="720"/>
        <w:rPr>
          <w:i/>
        </w:rPr>
      </w:pPr>
      <w:r>
        <w:t xml:space="preserve">Studi literatur merupakan proses pengumpulan data pustaka yang berkaitan dengan penelitian yang akan dilakukan. Studi literatur ini dilakukan dengan cara membaca serta mencatat teori-teori yang berkaitan dengan irigasi kabut serta </w:t>
      </w:r>
      <w:r>
        <w:rPr>
          <w:i/>
        </w:rPr>
        <w:t>vertical farming</w:t>
      </w:r>
      <w:r>
        <w:t xml:space="preserve"> karna pada penelitian ini sistem irigasi kabut akan diterapkan pada </w:t>
      </w:r>
      <w:r>
        <w:rPr>
          <w:i/>
        </w:rPr>
        <w:t>vertical varming.</w:t>
      </w:r>
    </w:p>
    <w:p w:rsidR="00A7413F" w:rsidRDefault="005F56B2" w:rsidP="005F56B2">
      <w:pPr>
        <w:pStyle w:val="Heading3"/>
      </w:pPr>
      <w:bookmarkStart w:id="81" w:name="_Toc46945887"/>
      <w:r>
        <w:t xml:space="preserve">3.3.3 </w:t>
      </w:r>
      <w:r w:rsidR="00A7413F">
        <w:t>Analisis Kebutuhan</w:t>
      </w:r>
      <w:bookmarkEnd w:id="81"/>
    </w:p>
    <w:p w:rsidR="00A7413F" w:rsidRDefault="00A7413F" w:rsidP="00E36486">
      <w:pPr>
        <w:ind w:firstLine="540"/>
      </w:pPr>
      <w:r>
        <w:t xml:space="preserve">Analisis kebutuhan merupakan langkah yang dilakukan dengan membaca cara kerja sebuah alat serta membaca metode penyelesain permasalahan yang ada. Tujuan dilakukannya analisis kebutuhan adalah untuk memahami cara penggunaan perangkat karas maupun lunak, serta metode yang akan digunakan yang kemudian akan diaplikasikan pada sistem yang akan dibangun. </w:t>
      </w:r>
    </w:p>
    <w:p w:rsidR="004033C1" w:rsidRDefault="00A7413F" w:rsidP="00E36486">
      <w:pPr>
        <w:ind w:firstLine="540"/>
      </w:pPr>
      <w:r>
        <w:t>Tahap Analisis kebutuhan ini dilakukan sebelum tahap pembuatan arsitektur sistem agar hasil dari tahap ini dapat digunakan dalam pembuatan perangcangan arsitektur sistem.</w:t>
      </w:r>
    </w:p>
    <w:p w:rsidR="00A7413F" w:rsidRDefault="005F56B2" w:rsidP="005F56B2">
      <w:pPr>
        <w:pStyle w:val="Heading3"/>
      </w:pPr>
      <w:bookmarkStart w:id="82" w:name="_Toc46945888"/>
      <w:r>
        <w:t xml:space="preserve">3.3.4 </w:t>
      </w:r>
      <w:r w:rsidR="00A7413F">
        <w:t>Arsitektur Sistem</w:t>
      </w:r>
      <w:bookmarkEnd w:id="82"/>
    </w:p>
    <w:p w:rsidR="00A7413F" w:rsidRPr="001271F5" w:rsidRDefault="00A7413F" w:rsidP="00E36486">
      <w:pPr>
        <w:ind w:firstLine="720"/>
      </w:pPr>
      <w:r>
        <w:t xml:space="preserve">Arsitektur sistem merupakan gambaran umum dari sistem yang akan dibangun. Arsitektur sistem ini dibuat berdasarkan hasil analisis kebutuhan. Dalam penelitian yang akan dilakukan digunakan </w:t>
      </w:r>
      <w:r>
        <w:rPr>
          <w:i/>
        </w:rPr>
        <w:t>nozzle</w:t>
      </w:r>
      <w:r>
        <w:t xml:space="preserve"> sebagai alat untuk menyiram </w:t>
      </w:r>
      <w:r>
        <w:lastRenderedPageBreak/>
        <w:t xml:space="preserve">tanaman. Dalam proses monitoring tanaman, digunakan beberapa sensor yang kemudian datanya akan dikirim melalui </w:t>
      </w:r>
      <w:r w:rsidRPr="001271F5">
        <w:t>mikrokontroller ESP8266 yang didalamnya terdapat wireless module</w:t>
      </w:r>
      <w:r>
        <w:t xml:space="preserve"> menuju Raspberry pi sebagai server penyimpan dan pengolah data. Berdasarkan nilai sensor-sensor sistem akan melakukan tidakan seperti meyiram tanaman atau memberikan nutrisi pada tanaman. Gambar 3.2 menunjukkan arsitektur sistem yang akan dibangun. </w:t>
      </w:r>
    </w:p>
    <w:p w:rsidR="00A7413F" w:rsidRDefault="00A7413F" w:rsidP="00C43AED">
      <w:pPr>
        <w:spacing w:line="240" w:lineRule="auto"/>
        <w:jc w:val="center"/>
      </w:pPr>
      <w:r w:rsidRPr="00661AA8">
        <w:rPr>
          <w:noProof/>
        </w:rPr>
        <w:drawing>
          <wp:inline distT="0" distB="0" distL="0" distR="0" wp14:anchorId="3CAD0B3B" wp14:editId="5594B7C4">
            <wp:extent cx="5245421" cy="2830749"/>
            <wp:effectExtent l="0" t="0" r="0" b="9525"/>
            <wp:docPr id="16" name="Picture 16" descr="C:\Users\LENOVO\Downloads\prop-I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LENOVO\Downloads\prop-Iv.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45421" cy="2830749"/>
                    </a:xfrm>
                    <a:prstGeom prst="rect">
                      <a:avLst/>
                    </a:prstGeom>
                    <a:noFill/>
                    <a:ln>
                      <a:noFill/>
                    </a:ln>
                  </pic:spPr>
                </pic:pic>
              </a:graphicData>
            </a:graphic>
          </wp:inline>
        </w:drawing>
      </w:r>
    </w:p>
    <w:p w:rsidR="00DC1518" w:rsidRDefault="00DC1518" w:rsidP="00DC1518">
      <w:pPr>
        <w:pStyle w:val="Caption"/>
      </w:pPr>
      <w:bookmarkStart w:id="83" w:name="_Toc46945484"/>
      <w:bookmarkStart w:id="84" w:name="_Toc25141865"/>
      <w:r>
        <w:t>Gambar 3.</w:t>
      </w:r>
      <w:r w:rsidR="0083327B">
        <w:fldChar w:fldCharType="begin"/>
      </w:r>
      <w:r w:rsidR="0083327B">
        <w:instrText xml:space="preserve"> SEQ Gambar \* ARABIC \s 1 </w:instrText>
      </w:r>
      <w:r w:rsidR="0083327B">
        <w:fldChar w:fldCharType="separate"/>
      </w:r>
      <w:r w:rsidR="00F63A13">
        <w:rPr>
          <w:noProof/>
        </w:rPr>
        <w:t>2</w:t>
      </w:r>
      <w:r w:rsidR="0083327B">
        <w:rPr>
          <w:noProof/>
        </w:rPr>
        <w:fldChar w:fldCharType="end"/>
      </w:r>
      <w:r>
        <w:t xml:space="preserve"> </w:t>
      </w:r>
      <w:bookmarkStart w:id="85" w:name="_Toc42715212"/>
      <w:bookmarkStart w:id="86" w:name="_Toc43885547"/>
      <w:r>
        <w:t>Gambar Arsitektur Sistem</w:t>
      </w:r>
      <w:bookmarkEnd w:id="83"/>
      <w:bookmarkEnd w:id="85"/>
      <w:bookmarkEnd w:id="86"/>
    </w:p>
    <w:p w:rsidR="00A7413F" w:rsidRDefault="005F56B2" w:rsidP="00DC1518">
      <w:pPr>
        <w:pStyle w:val="Caption"/>
        <w:jc w:val="both"/>
      </w:pPr>
      <w:r>
        <w:t xml:space="preserve">3.3.5 </w:t>
      </w:r>
      <w:r w:rsidR="00A7413F">
        <w:t>Analisis</w:t>
      </w:r>
      <w:r w:rsidR="00A7413F" w:rsidRPr="00D72025">
        <w:t xml:space="preserve"> Sistem</w:t>
      </w:r>
      <w:bookmarkEnd w:id="84"/>
    </w:p>
    <w:p w:rsidR="00A7413F" w:rsidRPr="001A3B69" w:rsidRDefault="00A7413F" w:rsidP="00E36486">
      <w:pPr>
        <w:ind w:firstLine="720"/>
      </w:pPr>
      <w:r>
        <w:t>Tahap analisis sistem dilakukan setelah tahap perancangan arsitektur sistem. Pada tahap ini dilaukan identifikasi permasalahan dan hambatan yang mungkin terjadi. Selain itu, pada tahap ini dilakukan evaluasi kebutuhan yang akan digunakan sehingga perangkat yang akan digunakan akan lebih sesuai. Hasil akhir dari tahap ini yaitu perbaikan rancangan serta perangkat yang digunakan untuk membangun sistem.</w:t>
      </w:r>
    </w:p>
    <w:p w:rsidR="00A7413F" w:rsidRDefault="005F56B2" w:rsidP="005F56B2">
      <w:pPr>
        <w:pStyle w:val="Heading3"/>
      </w:pPr>
      <w:bookmarkStart w:id="87" w:name="_Toc46945889"/>
      <w:r>
        <w:lastRenderedPageBreak/>
        <w:t xml:space="preserve">3.3.6 </w:t>
      </w:r>
      <w:r w:rsidR="00A7413F">
        <w:t>Flow Chart</w:t>
      </w:r>
      <w:bookmarkEnd w:id="87"/>
    </w:p>
    <w:p w:rsidR="00A7413F" w:rsidRDefault="00A7413F" w:rsidP="000F57E9">
      <w:pPr>
        <w:spacing w:after="0"/>
        <w:ind w:firstLine="720"/>
      </w:pPr>
      <w:r>
        <w:t>Flow chart merupakan diagram alir yang digunakan untuk menggambarkan alur kerja, langkah-langkah atau proses yang terjadi didalam sistem. Gambar 3.3 menunjukkan flow chart sistem.</w:t>
      </w:r>
    </w:p>
    <w:p w:rsidR="00A7413F" w:rsidRDefault="00A7413F" w:rsidP="00C43AED">
      <w:pPr>
        <w:spacing w:line="240" w:lineRule="auto"/>
        <w:jc w:val="center"/>
      </w:pPr>
      <w:r>
        <w:rPr>
          <w:noProof/>
        </w:rPr>
        <w:drawing>
          <wp:inline distT="0" distB="0" distL="0" distR="0" wp14:anchorId="5170D569" wp14:editId="70B8060B">
            <wp:extent cx="2033081" cy="6393219"/>
            <wp:effectExtent l="0" t="0" r="571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low chart.png"/>
                    <pic:cNvPicPr/>
                  </pic:nvPicPr>
                  <pic:blipFill>
                    <a:blip r:embed="rId23">
                      <a:extLst>
                        <a:ext uri="{28A0092B-C50C-407E-A947-70E740481C1C}">
                          <a14:useLocalDpi xmlns:a14="http://schemas.microsoft.com/office/drawing/2010/main" val="0"/>
                        </a:ext>
                      </a:extLst>
                    </a:blip>
                    <a:stretch>
                      <a:fillRect/>
                    </a:stretch>
                  </pic:blipFill>
                  <pic:spPr>
                    <a:xfrm>
                      <a:off x="0" y="0"/>
                      <a:ext cx="2076951" cy="6531171"/>
                    </a:xfrm>
                    <a:prstGeom prst="rect">
                      <a:avLst/>
                    </a:prstGeom>
                  </pic:spPr>
                </pic:pic>
              </a:graphicData>
            </a:graphic>
          </wp:inline>
        </w:drawing>
      </w:r>
    </w:p>
    <w:p w:rsidR="00DC1518" w:rsidRDefault="00DC1518" w:rsidP="00DC1518">
      <w:pPr>
        <w:pStyle w:val="Caption"/>
      </w:pPr>
      <w:bookmarkStart w:id="88" w:name="_Toc46945485"/>
      <w:r>
        <w:t>Gambar 3.</w:t>
      </w:r>
      <w:r w:rsidR="0083327B">
        <w:fldChar w:fldCharType="begin"/>
      </w:r>
      <w:r w:rsidR="0083327B">
        <w:instrText xml:space="preserve"> SEQ Gambar \* ARABIC \s 1 </w:instrText>
      </w:r>
      <w:r w:rsidR="0083327B">
        <w:fldChar w:fldCharType="separate"/>
      </w:r>
      <w:r w:rsidR="00F63A13">
        <w:rPr>
          <w:noProof/>
        </w:rPr>
        <w:t>3</w:t>
      </w:r>
      <w:r w:rsidR="0083327B">
        <w:rPr>
          <w:noProof/>
        </w:rPr>
        <w:fldChar w:fldCharType="end"/>
      </w:r>
      <w:r>
        <w:t xml:space="preserve"> </w:t>
      </w:r>
      <w:bookmarkStart w:id="89" w:name="_Toc42715213"/>
      <w:bookmarkStart w:id="90" w:name="_Toc43885548"/>
      <w:r>
        <w:t xml:space="preserve">Gambar </w:t>
      </w:r>
      <w:bookmarkEnd w:id="89"/>
      <w:r>
        <w:t>Flow Chart Sistem</w:t>
      </w:r>
      <w:bookmarkEnd w:id="88"/>
      <w:bookmarkEnd w:id="90"/>
    </w:p>
    <w:p w:rsidR="004033C1" w:rsidRDefault="00A7413F" w:rsidP="00DC1518">
      <w:pPr>
        <w:pStyle w:val="Caption"/>
        <w:spacing w:line="480" w:lineRule="auto"/>
        <w:jc w:val="both"/>
      </w:pPr>
      <w:r>
        <w:lastRenderedPageBreak/>
        <w:tab/>
      </w:r>
      <w:r w:rsidR="000F57E9">
        <w:t xml:space="preserve">Diagram pada Gambar 3.3 juga digunakan untuk menggambarkan cara penyelesaian masalah yang ada pada sistem yang akan dibuat. </w:t>
      </w:r>
      <w:r w:rsidR="004033C1">
        <w:t>Sistem yang akan dibuat bekerja dan melakukan monitoring berdasarkan nilai-nilai output dari sensor. Proses pertama yang dilakukan yaitu dengan mengecek nilai output dari sensor suhu. Ketika suhu dideteksi lebih besar dari 29 derajat maka proses dilanjutkan dengan mengecek nilai output sensor kelembaban. Namun jika nilai dari sensor lebih kecil atau sama dengan 29 maka penyiraman tidak akan dilakukan dan akan langsung dilanjutkan ke pengecekan data sensor ultrasonik.</w:t>
      </w:r>
    </w:p>
    <w:p w:rsidR="004033C1" w:rsidRDefault="004033C1" w:rsidP="00E36486">
      <w:pPr>
        <w:ind w:firstLine="540"/>
      </w:pPr>
      <w:r>
        <w:t>Ketika output dari sensor kelembaban lebih kecil dari 30% maka dilakukan penyiraman tanaman kemudian dilanjutkan dengan pengecekan data sensor ultrasonik. Jika nilai output dari sensor kelembaban lebih besar atau sama dengan 30% maka penyiraman tidak akan dilakukan dan akan langsung dilanjutkan ke pengecekan data sensor ultrasonik.</w:t>
      </w:r>
    </w:p>
    <w:p w:rsidR="004033C1" w:rsidRDefault="004033C1" w:rsidP="00E36486">
      <w:r>
        <w:tab/>
        <w:t>Sensor ultrasonik pada penelitian ini digunakan untuk memantau tinggi tanaman kemudian tanaman akan diberikan nutrisi apabila pertumbuhan tanaman lambat. Jika sensor ultrasonik tidak mendeteksi adanya objek pada jarak lebih atau sama dengan 35cm, maka akan dilakukan pengecekan kepekatan media tanam untuk melakukan pemberian nutrisi. Ketika sensor ultrasonik mendeteksi adanya benda pada jarak yang telah ditentukan maka tidak dilakukan pemberian nutrisi.</w:t>
      </w:r>
    </w:p>
    <w:p w:rsidR="00A7413F" w:rsidRDefault="004033C1" w:rsidP="00E36486">
      <w:r>
        <w:tab/>
        <w:t xml:space="preserve">Ketika pada jarak sekitar 35cm sensor ultrasonik belum mendeteksi adanya objek, maka hal itu menandakan bahwa tanaman mengalami pertumbuhan yang lambat. Oleh karena itu, tanaman membutuhkan nutrisi untuk membantu </w:t>
      </w:r>
      <w:r>
        <w:lastRenderedPageBreak/>
        <w:t>pertumbuhannya. Sensor TDS digunakan untuk mengecek kepekatan cairan pada media tanam. Apabila kepekatan dibawah 150ppm, maka tanaman akan diberikan nutrisi namun jika nilai sensor diata 150 ppm berarti kepekatan cairan pada media tanam tinggi dan artinya nutrisi pada media tanam itu masih ada.</w:t>
      </w:r>
    </w:p>
    <w:p w:rsidR="00A7413F" w:rsidRDefault="005F56B2" w:rsidP="005F56B2">
      <w:pPr>
        <w:pStyle w:val="Heading3"/>
      </w:pPr>
      <w:bookmarkStart w:id="91" w:name="_Toc46945890"/>
      <w:r>
        <w:t xml:space="preserve">3.3.7 </w:t>
      </w:r>
      <w:r w:rsidR="00A7413F">
        <w:t>Implementasi dan Pengujian</w:t>
      </w:r>
      <w:bookmarkEnd w:id="91"/>
    </w:p>
    <w:p w:rsidR="00A7413F" w:rsidRDefault="00A7413F" w:rsidP="00E36486">
      <w:pPr>
        <w:ind w:firstLine="540"/>
      </w:pPr>
      <w:r>
        <w:t xml:space="preserve">Tahap selanjutnya yang dilakukan yaitu mengimplementasikan sistem irigasi kabut pada </w:t>
      </w:r>
      <w:r>
        <w:rPr>
          <w:i/>
        </w:rPr>
        <w:t xml:space="preserve">vertical farming </w:t>
      </w:r>
      <w:r>
        <w:t>yang telah dirancang pada tahap sebelumnya. Implementasi dilakukan dengan membuat</w:t>
      </w:r>
      <w:r w:rsidRPr="00E738E4">
        <w:rPr>
          <w:i/>
        </w:rPr>
        <w:t xml:space="preserve"> prototype</w:t>
      </w:r>
      <w:r>
        <w:rPr>
          <w:i/>
        </w:rPr>
        <w:t xml:space="preserve"> </w:t>
      </w:r>
      <w:r>
        <w:t xml:space="preserve">sistem yang telah dirancang. Untuk tahap pengujian dilakukan dengan metode </w:t>
      </w:r>
      <w:r>
        <w:rPr>
          <w:i/>
        </w:rPr>
        <w:t>black box</w:t>
      </w:r>
      <w:r>
        <w:t xml:space="preserve"> dimana metode ini digunakan untuk menguji fungsionalitas sistem. </w:t>
      </w:r>
    </w:p>
    <w:p w:rsidR="00A7413F" w:rsidRPr="00E738E4" w:rsidRDefault="00A7413F" w:rsidP="00E36486">
      <w:pPr>
        <w:ind w:firstLine="540"/>
      </w:pPr>
      <w:r>
        <w:t xml:space="preserve">Pada tahap ini, dibangun sebuah rak </w:t>
      </w:r>
      <w:r>
        <w:rPr>
          <w:i/>
        </w:rPr>
        <w:t xml:space="preserve">vertical farming </w:t>
      </w:r>
      <w:r w:rsidR="000C4141">
        <w:t>yang terdiri dari tiga</w:t>
      </w:r>
      <w:r>
        <w:t xml:space="preserve"> susunan. Tiap susunan akan diberi nozzle dan komponen-komponen penunjang lainnya seperti sensor, dll. Proses pengujian dilakukan dengan memonitoring nilai </w:t>
      </w:r>
      <w:r>
        <w:rPr>
          <w:i/>
        </w:rPr>
        <w:t xml:space="preserve">output </w:t>
      </w:r>
      <w:r>
        <w:t>sensor kemudian dilakukan pemantauan kinerja dari sistem tersebut.</w:t>
      </w:r>
    </w:p>
    <w:p w:rsidR="00A7413F" w:rsidRDefault="001349AC" w:rsidP="005F56B2">
      <w:pPr>
        <w:pStyle w:val="Heading3"/>
      </w:pPr>
      <w:bookmarkStart w:id="92" w:name="_Toc46945891"/>
      <w:r>
        <w:t>3.3.8</w:t>
      </w:r>
      <w:r w:rsidR="005F56B2">
        <w:t xml:space="preserve"> </w:t>
      </w:r>
      <w:r w:rsidR="00A7413F">
        <w:t>Analisis dan Evaluasi</w:t>
      </w:r>
      <w:bookmarkEnd w:id="92"/>
    </w:p>
    <w:p w:rsidR="00A7413F" w:rsidRPr="00D72025" w:rsidRDefault="00A7413F" w:rsidP="00E36486">
      <w:pPr>
        <w:ind w:firstLine="720"/>
      </w:pPr>
      <w:r>
        <w:t>Tahap analisis dan Evaluasi dilakukan setelah tahap implementasi dan pengujian. Tahap analisis ini dilakukan sejalan dengan pengujian. Ketika terjadi ketidaksesuaiaan kinerja sistem dengan tujuan awal maka pada tahap ini dilakukan evaluasi dan perbaikan sistem agar dapat bekerja sesuai dengan tujuan awal.</w:t>
      </w:r>
    </w:p>
    <w:p w:rsidR="008000D3" w:rsidRDefault="008000D3" w:rsidP="008000D3">
      <w:pPr>
        <w:spacing w:after="0"/>
        <w:ind w:firstLine="567"/>
        <w:rPr>
          <w:b/>
        </w:rPr>
      </w:pPr>
      <w:r>
        <w:rPr>
          <w:b/>
        </w:rPr>
        <w:br w:type="page"/>
      </w:r>
    </w:p>
    <w:p w:rsidR="00725DF0" w:rsidRPr="0085132C" w:rsidRDefault="00725DF0" w:rsidP="0085132C">
      <w:pPr>
        <w:pStyle w:val="Heading1"/>
      </w:pPr>
      <w:bookmarkStart w:id="93" w:name="_Toc46945892"/>
      <w:r w:rsidRPr="0085132C">
        <w:lastRenderedPageBreak/>
        <w:t>DAFTAR PUSTAKA</w:t>
      </w:r>
      <w:bookmarkEnd w:id="93"/>
    </w:p>
    <w:p w:rsidR="0048637B" w:rsidRPr="0048637B" w:rsidRDefault="00AF58CD" w:rsidP="00645D65">
      <w:pPr>
        <w:widowControl w:val="0"/>
        <w:autoSpaceDE w:val="0"/>
        <w:autoSpaceDN w:val="0"/>
        <w:adjustRightInd w:val="0"/>
        <w:ind w:left="720" w:hanging="720"/>
        <w:rPr>
          <w:rFonts w:cs="Times New Roman"/>
          <w:noProof/>
          <w:szCs w:val="24"/>
        </w:rPr>
      </w:pPr>
      <w:r>
        <w:rPr>
          <w:b/>
        </w:rPr>
        <w:fldChar w:fldCharType="begin" w:fldLock="1"/>
      </w:r>
      <w:r>
        <w:rPr>
          <w:b/>
        </w:rPr>
        <w:instrText xml:space="preserve">ADDIN Mendeley Bibliography CSL_BIBLIOGRAPHY </w:instrText>
      </w:r>
      <w:r>
        <w:rPr>
          <w:b/>
        </w:rPr>
        <w:fldChar w:fldCharType="separate"/>
      </w:r>
      <w:r w:rsidR="0048637B" w:rsidRPr="0048637B">
        <w:rPr>
          <w:rFonts w:cs="Times New Roman"/>
          <w:noProof/>
          <w:szCs w:val="24"/>
        </w:rPr>
        <w:t>Aji, S. P. (2017) ‘ALAT MONITORING TETESAN INFUS MENGGUNAKAN WEB SECARA ONLINE BERBASIS ESP8266 DENGAN PEMROGRAMAN ARDUINO IDE PROYEK’, 12(1), p. 145.</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Akbar, A. (2017) ‘Pengontrol Suhu Air Menggunakan Sensor DS18B20 Berbasis Arduino Uno’, </w:t>
      </w:r>
      <w:r w:rsidRPr="0048637B">
        <w:rPr>
          <w:rFonts w:cs="Times New Roman"/>
          <w:i/>
          <w:iCs/>
          <w:noProof/>
          <w:szCs w:val="24"/>
        </w:rPr>
        <w:t>Universitas Sumatra Utara</w:t>
      </w:r>
      <w:r w:rsidRPr="0048637B">
        <w:rPr>
          <w:rFonts w:cs="Times New Roman"/>
          <w:noProof/>
          <w:szCs w:val="24"/>
        </w:rPr>
        <w:t>, pp. 1–54.</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Al-Kodmany, K. (2018) ‘The vertical farm: A review of developments and implications for the vertical city’, </w:t>
      </w:r>
      <w:r w:rsidRPr="0048637B">
        <w:rPr>
          <w:rFonts w:cs="Times New Roman"/>
          <w:i/>
          <w:iCs/>
          <w:noProof/>
          <w:szCs w:val="24"/>
        </w:rPr>
        <w:t>Buildings</w:t>
      </w:r>
      <w:r w:rsidRPr="0048637B">
        <w:rPr>
          <w:rFonts w:cs="Times New Roman"/>
          <w:noProof/>
          <w:szCs w:val="24"/>
        </w:rPr>
        <w:t>, 8(2). doi: 10.3390/buildings8020024.</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Amran Sulaiman, A. </w:t>
      </w:r>
      <w:r w:rsidRPr="0048637B">
        <w:rPr>
          <w:rFonts w:cs="Times New Roman"/>
          <w:i/>
          <w:iCs/>
          <w:noProof/>
          <w:szCs w:val="24"/>
        </w:rPr>
        <w:t>et al.</w:t>
      </w:r>
      <w:r w:rsidRPr="0048637B">
        <w:rPr>
          <w:rFonts w:cs="Times New Roman"/>
          <w:noProof/>
          <w:szCs w:val="24"/>
        </w:rPr>
        <w:t xml:space="preserve"> (2018) </w:t>
      </w:r>
      <w:r w:rsidRPr="0048637B">
        <w:rPr>
          <w:rFonts w:cs="Times New Roman"/>
          <w:i/>
          <w:iCs/>
          <w:noProof/>
          <w:szCs w:val="24"/>
        </w:rPr>
        <w:t>Sekretariat Badan Litbang Pertanian PERDAGANGAN INTERNASIONAL Perdagangan Internasional Komoditas Pangan Strategis</w:t>
      </w:r>
      <w:r w:rsidRPr="0048637B">
        <w:rPr>
          <w:rFonts w:cs="Times New Roman"/>
          <w:noProof/>
          <w:szCs w:val="24"/>
        </w:rPr>
        <w:t>.</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Anih Sri Suryani (2019) ‘Permasalahan dan tantangan konservasi tanah dan air’, </w:t>
      </w:r>
      <w:r w:rsidRPr="0048637B">
        <w:rPr>
          <w:rFonts w:cs="Times New Roman"/>
          <w:i/>
          <w:iCs/>
          <w:noProof/>
          <w:szCs w:val="24"/>
        </w:rPr>
        <w:t>Info Singkat</w:t>
      </w:r>
      <w:r w:rsidRPr="0048637B">
        <w:rPr>
          <w:rFonts w:cs="Times New Roman"/>
          <w:noProof/>
          <w:szCs w:val="24"/>
        </w:rPr>
        <w:t>, 11(6), pp. 13–18. Available at: https://berkas.dpr.go.id/puslit/files/info_singkat/Info Singkat-XI-6-II-P3DI-Maret-2019-236.pdf.</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BPS (2018) ‘Keadaan Ketenagakerjaan Indonesia Februari 2018’, </w:t>
      </w:r>
      <w:r w:rsidRPr="0048637B">
        <w:rPr>
          <w:rFonts w:cs="Times New Roman"/>
          <w:i/>
          <w:iCs/>
          <w:noProof/>
          <w:szCs w:val="24"/>
        </w:rPr>
        <w:t>Berita Resmi Statistik</w:t>
      </w:r>
      <w:r w:rsidRPr="0048637B">
        <w:rPr>
          <w:rFonts w:cs="Times New Roman"/>
          <w:noProof/>
          <w:szCs w:val="24"/>
        </w:rPr>
        <w:t>, (42), pp. 1–16. doi: No. 74/11/35/Th.XVI, 5 November 2018.</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BPS (2019) </w:t>
      </w:r>
      <w:r w:rsidRPr="0048637B">
        <w:rPr>
          <w:rFonts w:cs="Times New Roman"/>
          <w:i/>
          <w:iCs/>
          <w:noProof/>
          <w:szCs w:val="24"/>
        </w:rPr>
        <w:t>Penduduk dan Laju Pertumbuhan Penduduk Menurut Provinsi di Indonesia, 2010 - 2018</w:t>
      </w:r>
      <w:r w:rsidRPr="0048637B">
        <w:rPr>
          <w:rFonts w:cs="Times New Roman"/>
          <w:noProof/>
          <w:szCs w:val="24"/>
        </w:rPr>
        <w:t>. Available at: https://jatim.bps.go.id/statictable/2019/10/10/1716/penduduk-dan-laju-</w:t>
      </w:r>
      <w:r w:rsidRPr="0048637B">
        <w:rPr>
          <w:rFonts w:cs="Times New Roman"/>
          <w:noProof/>
          <w:szCs w:val="24"/>
        </w:rPr>
        <w:lastRenderedPageBreak/>
        <w:t>pertumbuhan-penduduk-menurut-provinsi-di-indonesia-2010---2018.html%0A (Accessed: 16 April 2020).</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Budiyanto, A., Pramudita, G. B. and Adinandra, S. (2020) ‘Kontrol Relay dan Kecepatan Kipas Angin Direct Current (DC) dengan Sensor Suhu LM35 Berbasis Internet of Things (IoT)’, </w:t>
      </w:r>
      <w:r w:rsidRPr="0048637B">
        <w:rPr>
          <w:rFonts w:cs="Times New Roman"/>
          <w:i/>
          <w:iCs/>
          <w:noProof/>
          <w:szCs w:val="24"/>
        </w:rPr>
        <w:t>Techné : Jurnal Ilmiah Elektroteknika</w:t>
      </w:r>
      <w:r w:rsidRPr="0048637B">
        <w:rPr>
          <w:rFonts w:cs="Times New Roman"/>
          <w:noProof/>
          <w:szCs w:val="24"/>
        </w:rPr>
        <w:t>, 19(01), pp. 43–54. doi: 10.31358/techne.v19i01.224.</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Dyaksa, G. A. (2016) ‘Pengaruh convergent dan convergent- divergent nozzle terhadap entrainment ratio dan expansion ratio pada steam ejector’.</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Efendi, M. Y. and Chandra, J. E. (2019) ‘Implementasi Internet of Things Pada Sistem Kendali Lampu Rumah Menggunakan Telegram Messenger Bot Dan Nodemcu ESP8266’, </w:t>
      </w:r>
      <w:r w:rsidRPr="0048637B">
        <w:rPr>
          <w:rFonts w:cs="Times New Roman"/>
          <w:i/>
          <w:iCs/>
          <w:noProof/>
          <w:szCs w:val="24"/>
        </w:rPr>
        <w:t>Global Journal Of Computer Science And Technology: A Hardware &amp; Computation</w:t>
      </w:r>
      <w:r w:rsidRPr="0048637B">
        <w:rPr>
          <w:rFonts w:cs="Times New Roman"/>
          <w:noProof/>
          <w:szCs w:val="24"/>
        </w:rPr>
        <w:t>, 19(1).</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FAO (2016) </w:t>
      </w:r>
      <w:r w:rsidRPr="0048637B">
        <w:rPr>
          <w:rFonts w:cs="Times New Roman"/>
          <w:i/>
          <w:iCs/>
          <w:noProof/>
          <w:szCs w:val="24"/>
        </w:rPr>
        <w:t>County Profiles Indonesia</w:t>
      </w:r>
      <w:r w:rsidRPr="0048637B">
        <w:rPr>
          <w:rFonts w:cs="Times New Roman"/>
          <w:noProof/>
          <w:szCs w:val="24"/>
        </w:rPr>
        <w:t>. Available at: http://www.fao.org/countryprofiles/index/en/?iso3=IDN%0A (Accessed: 16 April 2020).</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Fezari, M. and Dahoud, A. Al (2018) ‘Integrated Development Environment “ IDE ” For Arduino’, </w:t>
      </w:r>
      <w:r w:rsidRPr="0048637B">
        <w:rPr>
          <w:rFonts w:cs="Times New Roman"/>
          <w:i/>
          <w:iCs/>
          <w:noProof/>
          <w:szCs w:val="24"/>
        </w:rPr>
        <w:t>ResearchGate</w:t>
      </w:r>
      <w:r w:rsidRPr="0048637B">
        <w:rPr>
          <w:rFonts w:cs="Times New Roman"/>
          <w:noProof/>
          <w:szCs w:val="24"/>
        </w:rPr>
        <w:t>, (October), pp. 1–12. Available at: https://www.researchgate.net/publication/328615543%0AIntegrated.</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Frima Yudha, P. S. and Sani, R. A. (2019) ‘Implementasi Sensor Ultrasonik Hc-Sr04 Sebagai Sensor Parkir Mobil Berbasis Arduino’, </w:t>
      </w:r>
      <w:r w:rsidRPr="0048637B">
        <w:rPr>
          <w:rFonts w:cs="Times New Roman"/>
          <w:i/>
          <w:iCs/>
          <w:noProof/>
          <w:szCs w:val="24"/>
        </w:rPr>
        <w:t>EINSTEIN e-JOURNAL</w:t>
      </w:r>
      <w:r w:rsidRPr="0048637B">
        <w:rPr>
          <w:rFonts w:cs="Times New Roman"/>
          <w:noProof/>
          <w:szCs w:val="24"/>
        </w:rPr>
        <w:t>, 5(3). doi: 10.24114/einstein.v5i3.12002.</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lastRenderedPageBreak/>
        <w:t xml:space="preserve">Graamans, L. </w:t>
      </w:r>
      <w:r w:rsidRPr="0048637B">
        <w:rPr>
          <w:rFonts w:cs="Times New Roman"/>
          <w:i/>
          <w:iCs/>
          <w:noProof/>
          <w:szCs w:val="24"/>
        </w:rPr>
        <w:t>et al.</w:t>
      </w:r>
      <w:r w:rsidRPr="0048637B">
        <w:rPr>
          <w:rFonts w:cs="Times New Roman"/>
          <w:noProof/>
          <w:szCs w:val="24"/>
        </w:rPr>
        <w:t xml:space="preserve"> (2018) ‘Plant factories versus greenhouses: Comparison of resource use efficiency’, </w:t>
      </w:r>
      <w:r w:rsidRPr="0048637B">
        <w:rPr>
          <w:rFonts w:cs="Times New Roman"/>
          <w:i/>
          <w:iCs/>
          <w:noProof/>
          <w:szCs w:val="24"/>
        </w:rPr>
        <w:t>Agricultural Systems</w:t>
      </w:r>
      <w:r w:rsidRPr="0048637B">
        <w:rPr>
          <w:rFonts w:cs="Times New Roman"/>
          <w:noProof/>
          <w:szCs w:val="24"/>
        </w:rPr>
        <w:t>, 160(July 2017), pp. 31–43. doi: 10.1016/j.agsy.2017.11.003.</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Halim, R. M. N. (2019) ‘Penerapan Network Attached Storage (NAS) berbasis Raspberry Pi di LP3SDM AZRA Palembang’, </w:t>
      </w:r>
      <w:r w:rsidRPr="0048637B">
        <w:rPr>
          <w:rFonts w:cs="Times New Roman"/>
          <w:i/>
          <w:iCs/>
          <w:noProof/>
          <w:szCs w:val="24"/>
        </w:rPr>
        <w:t>Jurnal Teknologi Informasi dan Ilmu Komputer</w:t>
      </w:r>
      <w:r w:rsidRPr="0048637B">
        <w:rPr>
          <w:rFonts w:cs="Times New Roman"/>
          <w:noProof/>
          <w:szCs w:val="24"/>
        </w:rPr>
        <w:t>, 6(3), p. 309. doi: 10.25126/jtiik.2019631416.</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KEMENDESA (2018) ‘Dokumen pembelajaran inovasi desa’, pp. 1–108.</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Kusumaningrum, S. I. (2019) ‘Pemanfaatan sektor pertanian sebagai penunjang pertumbuhan perekonomian indonesia’, 11(1), pp. 80–89.</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Mulyani, A., Ritung, S. and Las, I. (2011) ‘Potensi dan Ketersediaan Sumberdaya Lahan untuk Mendukung Ketahanan Pangan’, </w:t>
      </w:r>
      <w:r w:rsidRPr="0048637B">
        <w:rPr>
          <w:rFonts w:cs="Times New Roman"/>
          <w:i/>
          <w:iCs/>
          <w:noProof/>
          <w:szCs w:val="24"/>
        </w:rPr>
        <w:t>Potensi dan Ketersediaan Sumberdaya Lahan untuk Mendukung Ketahanan Pangan</w:t>
      </w:r>
      <w:r w:rsidRPr="0048637B">
        <w:rPr>
          <w:rFonts w:cs="Times New Roman"/>
          <w:noProof/>
          <w:szCs w:val="24"/>
        </w:rPr>
        <w:t>, 30(2), pp. 73–80. doi: 10.21082/jp3.v30n2.2011.p73-80.</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Nahdi, M. A., Putro, T. Y. and Sudarsa, Y. (2019) ‘Sistem Pemantauan dan Kendali Suhu Nutrisi Tanaman Hidroponik Berbasis IOT’, pp. 201–207.</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Radi </w:t>
      </w:r>
      <w:r w:rsidRPr="0048637B">
        <w:rPr>
          <w:rFonts w:cs="Times New Roman"/>
          <w:i/>
          <w:iCs/>
          <w:noProof/>
          <w:szCs w:val="24"/>
        </w:rPr>
        <w:t>et al.</w:t>
      </w:r>
      <w:r w:rsidRPr="0048637B">
        <w:rPr>
          <w:rFonts w:cs="Times New Roman"/>
          <w:noProof/>
          <w:szCs w:val="24"/>
        </w:rPr>
        <w:t xml:space="preserve"> (2018) ‘Calibration of Capacitive Soil Moisture Sensor (SKU:SEN0193)’, </w:t>
      </w:r>
      <w:r w:rsidRPr="0048637B">
        <w:rPr>
          <w:rFonts w:cs="Times New Roman"/>
          <w:i/>
          <w:iCs/>
          <w:noProof/>
          <w:szCs w:val="24"/>
        </w:rPr>
        <w:t>Proceedings - 2018 4th International Conference on Science and Technology, ICST 2018</w:t>
      </w:r>
      <w:r w:rsidRPr="0048637B">
        <w:rPr>
          <w:rFonts w:cs="Times New Roman"/>
          <w:noProof/>
          <w:szCs w:val="24"/>
        </w:rPr>
        <w:t>. IEEE, 1(August 2019), pp. 1–6. doi: 10.1109/ICSTC.2018.8528624.</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Silaban, L. R. and Sugiharto, S. (2016) ‘Usaha Usaha yang dilakukan Pemerintah dalam Pembangunan Sektor Pertanian’, </w:t>
      </w:r>
      <w:r w:rsidRPr="0048637B">
        <w:rPr>
          <w:rFonts w:cs="Times New Roman"/>
          <w:i/>
          <w:iCs/>
          <w:noProof/>
          <w:szCs w:val="24"/>
        </w:rPr>
        <w:t xml:space="preserve">JPPUMA: Jurnal Ilmu </w:t>
      </w:r>
      <w:r w:rsidRPr="0048637B">
        <w:rPr>
          <w:rFonts w:cs="Times New Roman"/>
          <w:i/>
          <w:iCs/>
          <w:noProof/>
          <w:szCs w:val="24"/>
        </w:rPr>
        <w:lastRenderedPageBreak/>
        <w:t>Pemerintahan dan Sosial Politik UMA (Journal of Governance and Political Social UMA)</w:t>
      </w:r>
      <w:r w:rsidRPr="0048637B">
        <w:rPr>
          <w:rFonts w:cs="Times New Roman"/>
          <w:noProof/>
          <w:szCs w:val="24"/>
        </w:rPr>
        <w:t>, 4(2), pp. 196–210. Available at: http://jurnal.unpad.ac.id/pjih/article/view/13976 %0A.</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Suryatini, F., Maimunah and Fachri, I. F. (2018) ‘Sistem Akuisisi Data Suhu Dan Kelembaban Tanah Pada Irigasi Tetes Otomatis Berbasis Internet of Things’, pp. 1–6.</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Tuomisto, H. L. (2019) ‘Vertical Farming and Cultured Meat: Immature Technologies for Urgent Problems’, </w:t>
      </w:r>
      <w:r w:rsidRPr="0048637B">
        <w:rPr>
          <w:rFonts w:cs="Times New Roman"/>
          <w:i/>
          <w:iCs/>
          <w:noProof/>
          <w:szCs w:val="24"/>
        </w:rPr>
        <w:t>One Earth</w:t>
      </w:r>
      <w:r w:rsidRPr="0048637B">
        <w:rPr>
          <w:rFonts w:cs="Times New Roman"/>
          <w:noProof/>
          <w:szCs w:val="24"/>
        </w:rPr>
        <w:t>. Elsevier Inc., 1(3), pp. 275–277. doi: 10.1016/j.oneear.2019.10.024.</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Vahaji, S. </w:t>
      </w:r>
      <w:r w:rsidRPr="0048637B">
        <w:rPr>
          <w:rFonts w:cs="Times New Roman"/>
          <w:i/>
          <w:iCs/>
          <w:noProof/>
          <w:szCs w:val="24"/>
        </w:rPr>
        <w:t>et al.</w:t>
      </w:r>
      <w:r w:rsidRPr="0048637B">
        <w:rPr>
          <w:rFonts w:cs="Times New Roman"/>
          <w:noProof/>
          <w:szCs w:val="24"/>
        </w:rPr>
        <w:t xml:space="preserve"> (2015) ‘Study on the Efficiency of a Convergent-Divergent Two-Phase Nozzle as a Motive Force for Power Generation from Low Temperature Geothermal Resources’, </w:t>
      </w:r>
      <w:r w:rsidRPr="0048637B">
        <w:rPr>
          <w:rFonts w:cs="Times New Roman"/>
          <w:i/>
          <w:iCs/>
          <w:noProof/>
          <w:szCs w:val="24"/>
        </w:rPr>
        <w:t>World Geothermal Congress 2015</w:t>
      </w:r>
      <w:r w:rsidRPr="0048637B">
        <w:rPr>
          <w:rFonts w:cs="Times New Roman"/>
          <w:noProof/>
          <w:szCs w:val="24"/>
        </w:rPr>
        <w:t>, (April), p. 14.</w:t>
      </w:r>
    </w:p>
    <w:p w:rsidR="0048637B" w:rsidRPr="0048637B" w:rsidRDefault="0048637B" w:rsidP="00645D65">
      <w:pPr>
        <w:widowControl w:val="0"/>
        <w:autoSpaceDE w:val="0"/>
        <w:autoSpaceDN w:val="0"/>
        <w:adjustRightInd w:val="0"/>
        <w:ind w:left="720" w:hanging="720"/>
        <w:rPr>
          <w:rFonts w:cs="Times New Roman"/>
          <w:noProof/>
        </w:rPr>
      </w:pPr>
      <w:r w:rsidRPr="0048637B">
        <w:rPr>
          <w:rFonts w:cs="Times New Roman"/>
          <w:noProof/>
          <w:szCs w:val="24"/>
        </w:rPr>
        <w:t xml:space="preserve">Yuwono, B., Nugroho, S. P. and Heriyanto (2015) ‘Pengembangan Model Public Monitoring System’, </w:t>
      </w:r>
      <w:r w:rsidRPr="0048637B">
        <w:rPr>
          <w:rFonts w:cs="Times New Roman"/>
          <w:i/>
          <w:iCs/>
          <w:noProof/>
          <w:szCs w:val="24"/>
        </w:rPr>
        <w:t>Telematika</w:t>
      </w:r>
      <w:r w:rsidRPr="0048637B">
        <w:rPr>
          <w:rFonts w:cs="Times New Roman"/>
          <w:noProof/>
          <w:szCs w:val="24"/>
        </w:rPr>
        <w:t>, 12(02), pp. 123–133.</w:t>
      </w:r>
    </w:p>
    <w:p w:rsidR="005302E0" w:rsidRPr="00140235" w:rsidRDefault="00AF58CD" w:rsidP="00645D65">
      <w:pPr>
        <w:pStyle w:val="NormalWeb"/>
        <w:spacing w:before="0" w:beforeAutospacing="0" w:after="0" w:afterAutospacing="0" w:line="480" w:lineRule="auto"/>
        <w:ind w:left="720" w:hanging="720"/>
        <w:outlineLvl w:val="0"/>
        <w:rPr>
          <w:b/>
        </w:rPr>
      </w:pPr>
      <w:r>
        <w:rPr>
          <w:b/>
        </w:rPr>
        <w:fldChar w:fldCharType="end"/>
      </w:r>
    </w:p>
    <w:sectPr w:rsidR="005302E0" w:rsidRPr="00140235" w:rsidSect="004033C1">
      <w:footerReference w:type="default" r:id="rId24"/>
      <w:pgSz w:w="11907" w:h="16839" w:code="9"/>
      <w:pgMar w:top="2268"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3327B" w:rsidRDefault="0083327B">
      <w:pPr>
        <w:spacing w:after="0" w:line="240" w:lineRule="auto"/>
      </w:pPr>
      <w:r>
        <w:separator/>
      </w:r>
    </w:p>
  </w:endnote>
  <w:endnote w:type="continuationSeparator" w:id="0">
    <w:p w:rsidR="0083327B" w:rsidRDefault="008332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7921645"/>
      <w:docPartObj>
        <w:docPartGallery w:val="Page Numbers (Bottom of Page)"/>
        <w:docPartUnique/>
      </w:docPartObj>
    </w:sdtPr>
    <w:sdtEndPr>
      <w:rPr>
        <w:noProof/>
      </w:rPr>
    </w:sdtEndPr>
    <w:sdtContent>
      <w:p w:rsidR="002E0F9A" w:rsidRDefault="002E0F9A" w:rsidP="008000D3">
        <w:pPr>
          <w:jc w:val="center"/>
        </w:pPr>
        <w:r>
          <w:fldChar w:fldCharType="begin"/>
        </w:r>
        <w:r>
          <w:instrText xml:space="preserve"> PAGE   \* MERGEFORMAT </w:instrText>
        </w:r>
        <w:r>
          <w:fldChar w:fldCharType="separate"/>
        </w:r>
        <w:r w:rsidR="00214FE1">
          <w:rPr>
            <w:noProof/>
          </w:rPr>
          <w:t>vi</w:t>
        </w:r>
        <w:r>
          <w:rPr>
            <w:noProof/>
          </w:rPr>
          <w:fldChar w:fldCharType="end"/>
        </w:r>
      </w:p>
    </w:sdtContent>
  </w:sdt>
  <w:p w:rsidR="002E0F9A" w:rsidRDefault="002E0F9A"/>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0F9A" w:rsidRDefault="002E0F9A">
    <w:pPr>
      <w:jc w:val="right"/>
    </w:pPr>
  </w:p>
  <w:p w:rsidR="002E0F9A" w:rsidRDefault="002E0F9A" w:rsidP="00D95F48">
    <w:pPr>
      <w:jc w:val="right"/>
    </w:pPr>
    <w:r>
      <w:t>1</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9376195"/>
      <w:docPartObj>
        <w:docPartGallery w:val="Page Numbers (Bottom of Page)"/>
        <w:docPartUnique/>
      </w:docPartObj>
    </w:sdtPr>
    <w:sdtEndPr>
      <w:rPr>
        <w:noProof/>
      </w:rPr>
    </w:sdtEndPr>
    <w:sdtContent>
      <w:p w:rsidR="002E0F9A" w:rsidRDefault="002E0F9A">
        <w:pPr>
          <w:pStyle w:val="Footer"/>
          <w:jc w:val="right"/>
        </w:pPr>
        <w:r>
          <w:fldChar w:fldCharType="begin"/>
        </w:r>
        <w:r>
          <w:instrText xml:space="preserve"> PAGE   \* MERGEFORMAT </w:instrText>
        </w:r>
        <w:r>
          <w:fldChar w:fldCharType="separate"/>
        </w:r>
        <w:r w:rsidR="00214FE1">
          <w:rPr>
            <w:noProof/>
          </w:rPr>
          <w:t>15</w:t>
        </w:r>
        <w:r>
          <w:rPr>
            <w:noProof/>
          </w:rPr>
          <w:fldChar w:fldCharType="end"/>
        </w:r>
      </w:p>
    </w:sdtContent>
  </w:sdt>
  <w:p w:rsidR="002E0F9A" w:rsidRDefault="002E0F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3327B" w:rsidRDefault="0083327B">
      <w:pPr>
        <w:spacing w:after="0" w:line="240" w:lineRule="auto"/>
      </w:pPr>
      <w:r>
        <w:separator/>
      </w:r>
    </w:p>
  </w:footnote>
  <w:footnote w:type="continuationSeparator" w:id="0">
    <w:p w:rsidR="0083327B" w:rsidRDefault="008332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92F84"/>
    <w:multiLevelType w:val="multilevel"/>
    <w:tmpl w:val="1F008F5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7B25EC"/>
    <w:multiLevelType w:val="hybridMultilevel"/>
    <w:tmpl w:val="25D2628E"/>
    <w:lvl w:ilvl="0" w:tplc="95F42F82">
      <w:start w:val="1"/>
      <w:numFmt w:val="decimal"/>
      <w:lvlText w:val="2.3.%1"/>
      <w:lvlJc w:val="righ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2A109A"/>
    <w:multiLevelType w:val="hybridMultilevel"/>
    <w:tmpl w:val="E594197A"/>
    <w:lvl w:ilvl="0" w:tplc="B18862B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504BB6"/>
    <w:multiLevelType w:val="hybridMultilevel"/>
    <w:tmpl w:val="9DC2A62C"/>
    <w:lvl w:ilvl="0" w:tplc="0409000F">
      <w:start w:val="1"/>
      <w:numFmt w:val="decimal"/>
      <w:lvlText w:val="%1."/>
      <w:lvlJc w:val="left"/>
      <w:pPr>
        <w:ind w:left="720" w:hanging="360"/>
      </w:pPr>
      <w:rPr>
        <w:rFonts w:hint="default"/>
      </w:rPr>
    </w:lvl>
    <w:lvl w:ilvl="1" w:tplc="53F43CAA">
      <w:start w:val="1"/>
      <w:numFmt w:val="lowerLetter"/>
      <w:lvlText w:val="%2."/>
      <w:lvlJc w:val="left"/>
      <w:pPr>
        <w:ind w:left="502"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DA5D65"/>
    <w:multiLevelType w:val="hybridMultilevel"/>
    <w:tmpl w:val="1298C3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21261A"/>
    <w:multiLevelType w:val="hybridMultilevel"/>
    <w:tmpl w:val="9D8EC212"/>
    <w:lvl w:ilvl="0" w:tplc="F46EA42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BED5671"/>
    <w:multiLevelType w:val="hybridMultilevel"/>
    <w:tmpl w:val="EADA6F6C"/>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7" w15:restartNumberingAfterBreak="0">
    <w:nsid w:val="30F2757F"/>
    <w:multiLevelType w:val="multilevel"/>
    <w:tmpl w:val="BAEA3E40"/>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CE85714"/>
    <w:multiLevelType w:val="hybridMultilevel"/>
    <w:tmpl w:val="8DDEF868"/>
    <w:lvl w:ilvl="0" w:tplc="007271FE">
      <w:start w:val="1"/>
      <w:numFmt w:val="decimal"/>
      <w:lvlText w:val="%1)"/>
      <w:lvlJc w:val="left"/>
      <w:pPr>
        <w:ind w:left="360" w:hanging="360"/>
      </w:pPr>
      <w:rPr>
        <w:rFonts w:eastAsia="Times New Roman"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E2675B0"/>
    <w:multiLevelType w:val="hybridMultilevel"/>
    <w:tmpl w:val="93E2D2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AB6AC7"/>
    <w:multiLevelType w:val="multilevel"/>
    <w:tmpl w:val="3D9CFABE"/>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1" w15:restartNumberingAfterBreak="0">
    <w:nsid w:val="42D81980"/>
    <w:multiLevelType w:val="hybridMultilevel"/>
    <w:tmpl w:val="D7B24C8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45E65220"/>
    <w:multiLevelType w:val="multilevel"/>
    <w:tmpl w:val="8FCCFF12"/>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b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50965EA0"/>
    <w:multiLevelType w:val="multilevel"/>
    <w:tmpl w:val="757EBC5A"/>
    <w:lvl w:ilvl="0">
      <w:start w:val="1"/>
      <w:numFmt w:val="decimal"/>
      <w:lvlText w:val="%1."/>
      <w:lvlJc w:val="left"/>
      <w:pPr>
        <w:ind w:left="720" w:hanging="360"/>
      </w:pPr>
    </w:lvl>
    <w:lvl w:ilvl="1">
      <w:start w:val="3"/>
      <w:numFmt w:val="decimal"/>
      <w:isLgl/>
      <w:lvlText w:val="%1.%2"/>
      <w:lvlJc w:val="left"/>
      <w:pPr>
        <w:ind w:left="900" w:hanging="540"/>
      </w:pPr>
      <w:rPr>
        <w:rFonts w:hint="default"/>
      </w:rPr>
    </w:lvl>
    <w:lvl w:ilvl="2">
      <w:start w:val="8"/>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6844BDF"/>
    <w:multiLevelType w:val="multilevel"/>
    <w:tmpl w:val="26A87E3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4876919"/>
    <w:multiLevelType w:val="hybridMultilevel"/>
    <w:tmpl w:val="4456F53E"/>
    <w:lvl w:ilvl="0" w:tplc="798C5546">
      <w:start w:val="1"/>
      <w:numFmt w:val="decimal"/>
      <w:lvlText w:val="3.3.%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15:restartNumberingAfterBreak="0">
    <w:nsid w:val="67016890"/>
    <w:multiLevelType w:val="hybridMultilevel"/>
    <w:tmpl w:val="D54085DE"/>
    <w:lvl w:ilvl="0" w:tplc="B35091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79507C4"/>
    <w:multiLevelType w:val="multilevel"/>
    <w:tmpl w:val="01E4F36C"/>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6D2B4F14"/>
    <w:multiLevelType w:val="multilevel"/>
    <w:tmpl w:val="F29CE0EE"/>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E494636"/>
    <w:multiLevelType w:val="hybridMultilevel"/>
    <w:tmpl w:val="B47EE368"/>
    <w:lvl w:ilvl="0" w:tplc="0409000F">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EFE4FF5"/>
    <w:multiLevelType w:val="hybridMultilevel"/>
    <w:tmpl w:val="76669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0257F12"/>
    <w:multiLevelType w:val="hybridMultilevel"/>
    <w:tmpl w:val="66B229EA"/>
    <w:lvl w:ilvl="0" w:tplc="6C8EEAC6">
      <w:start w:val="1"/>
      <w:numFmt w:val="lowerLetter"/>
      <w:lvlText w:val="%1."/>
      <w:lvlJc w:val="left"/>
      <w:pPr>
        <w:ind w:left="502" w:hanging="360"/>
      </w:pPr>
      <w:rPr>
        <w:rFonts w:hint="default"/>
      </w:rPr>
    </w:lvl>
    <w:lvl w:ilvl="1" w:tplc="04090019">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2" w15:restartNumberingAfterBreak="0">
    <w:nsid w:val="79F20355"/>
    <w:multiLevelType w:val="multilevel"/>
    <w:tmpl w:val="4AEED96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4"/>
  </w:num>
  <w:num w:numId="2">
    <w:abstractNumId w:val="12"/>
  </w:num>
  <w:num w:numId="3">
    <w:abstractNumId w:val="1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6"/>
  </w:num>
  <w:num w:numId="6">
    <w:abstractNumId w:val="4"/>
  </w:num>
  <w:num w:numId="7">
    <w:abstractNumId w:val="19"/>
  </w:num>
  <w:num w:numId="8">
    <w:abstractNumId w:val="22"/>
  </w:num>
  <w:num w:numId="9">
    <w:abstractNumId w:val="20"/>
  </w:num>
  <w:num w:numId="10">
    <w:abstractNumId w:val="11"/>
  </w:num>
  <w:num w:numId="11">
    <w:abstractNumId w:val="9"/>
  </w:num>
  <w:num w:numId="12">
    <w:abstractNumId w:val="17"/>
  </w:num>
  <w:num w:numId="13">
    <w:abstractNumId w:val="5"/>
  </w:num>
  <w:num w:numId="14">
    <w:abstractNumId w:val="3"/>
  </w:num>
  <w:num w:numId="15">
    <w:abstractNumId w:val="8"/>
  </w:num>
  <w:num w:numId="16">
    <w:abstractNumId w:val="15"/>
  </w:num>
  <w:num w:numId="17">
    <w:abstractNumId w:val="21"/>
  </w:num>
  <w:num w:numId="18">
    <w:abstractNumId w:val="7"/>
  </w:num>
  <w:num w:numId="19">
    <w:abstractNumId w:val="18"/>
  </w:num>
  <w:num w:numId="20">
    <w:abstractNumId w:val="2"/>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0"/>
  </w:num>
  <w:num w:numId="23">
    <w:abstractNumId w:val="1"/>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00D3"/>
    <w:rsid w:val="0001076A"/>
    <w:rsid w:val="000155F3"/>
    <w:rsid w:val="00015D93"/>
    <w:rsid w:val="000240D6"/>
    <w:rsid w:val="000325AC"/>
    <w:rsid w:val="000B5DC9"/>
    <w:rsid w:val="000C4141"/>
    <w:rsid w:val="000D3A1C"/>
    <w:rsid w:val="000D61B2"/>
    <w:rsid w:val="000F57E9"/>
    <w:rsid w:val="001056D1"/>
    <w:rsid w:val="00112BCF"/>
    <w:rsid w:val="001225DE"/>
    <w:rsid w:val="00130579"/>
    <w:rsid w:val="001349AC"/>
    <w:rsid w:val="001357F7"/>
    <w:rsid w:val="00140235"/>
    <w:rsid w:val="00171C18"/>
    <w:rsid w:val="00187E1A"/>
    <w:rsid w:val="001958BE"/>
    <w:rsid w:val="001A0950"/>
    <w:rsid w:val="001A5B80"/>
    <w:rsid w:val="001A7F37"/>
    <w:rsid w:val="001A7FCA"/>
    <w:rsid w:val="001B0AE9"/>
    <w:rsid w:val="00211B81"/>
    <w:rsid w:val="00213B7C"/>
    <w:rsid w:val="00214FE1"/>
    <w:rsid w:val="00216871"/>
    <w:rsid w:val="002168B2"/>
    <w:rsid w:val="00220511"/>
    <w:rsid w:val="002251F1"/>
    <w:rsid w:val="00231B78"/>
    <w:rsid w:val="00261E26"/>
    <w:rsid w:val="0026436A"/>
    <w:rsid w:val="002814E1"/>
    <w:rsid w:val="002826C1"/>
    <w:rsid w:val="00297496"/>
    <w:rsid w:val="002B3419"/>
    <w:rsid w:val="002B76D4"/>
    <w:rsid w:val="002E0B85"/>
    <w:rsid w:val="002E0F9A"/>
    <w:rsid w:val="003134C2"/>
    <w:rsid w:val="00316A64"/>
    <w:rsid w:val="0032202C"/>
    <w:rsid w:val="00327E48"/>
    <w:rsid w:val="0035394B"/>
    <w:rsid w:val="00360933"/>
    <w:rsid w:val="00364E00"/>
    <w:rsid w:val="0037666A"/>
    <w:rsid w:val="00385B83"/>
    <w:rsid w:val="00393E6E"/>
    <w:rsid w:val="00395718"/>
    <w:rsid w:val="004033C1"/>
    <w:rsid w:val="0040654E"/>
    <w:rsid w:val="00420B55"/>
    <w:rsid w:val="00420E2B"/>
    <w:rsid w:val="00445B70"/>
    <w:rsid w:val="00456490"/>
    <w:rsid w:val="00456D01"/>
    <w:rsid w:val="0048227D"/>
    <w:rsid w:val="00483611"/>
    <w:rsid w:val="0048637B"/>
    <w:rsid w:val="004B2198"/>
    <w:rsid w:val="004C1058"/>
    <w:rsid w:val="004C58AD"/>
    <w:rsid w:val="004E6184"/>
    <w:rsid w:val="004E65A0"/>
    <w:rsid w:val="005015A3"/>
    <w:rsid w:val="005172E1"/>
    <w:rsid w:val="005232FE"/>
    <w:rsid w:val="005302E0"/>
    <w:rsid w:val="00537388"/>
    <w:rsid w:val="00556391"/>
    <w:rsid w:val="0056209B"/>
    <w:rsid w:val="0057543E"/>
    <w:rsid w:val="005801D6"/>
    <w:rsid w:val="005A6EB9"/>
    <w:rsid w:val="005C2B7D"/>
    <w:rsid w:val="005E4F6D"/>
    <w:rsid w:val="005E72D5"/>
    <w:rsid w:val="005F53FA"/>
    <w:rsid w:val="005F56B2"/>
    <w:rsid w:val="00623266"/>
    <w:rsid w:val="006269CC"/>
    <w:rsid w:val="00645507"/>
    <w:rsid w:val="00645D65"/>
    <w:rsid w:val="006645BF"/>
    <w:rsid w:val="00673C54"/>
    <w:rsid w:val="00682459"/>
    <w:rsid w:val="006941A4"/>
    <w:rsid w:val="0069518F"/>
    <w:rsid w:val="006A2CB2"/>
    <w:rsid w:val="006A4A8F"/>
    <w:rsid w:val="006A6424"/>
    <w:rsid w:val="006B6666"/>
    <w:rsid w:val="006C2D98"/>
    <w:rsid w:val="006D44A1"/>
    <w:rsid w:val="007172CF"/>
    <w:rsid w:val="007175B6"/>
    <w:rsid w:val="00725DF0"/>
    <w:rsid w:val="00732CEC"/>
    <w:rsid w:val="0073624C"/>
    <w:rsid w:val="0074362B"/>
    <w:rsid w:val="00743A02"/>
    <w:rsid w:val="00755520"/>
    <w:rsid w:val="007649D9"/>
    <w:rsid w:val="00772514"/>
    <w:rsid w:val="007C0567"/>
    <w:rsid w:val="007C1744"/>
    <w:rsid w:val="007D33BA"/>
    <w:rsid w:val="007E01C5"/>
    <w:rsid w:val="008000D3"/>
    <w:rsid w:val="0080085C"/>
    <w:rsid w:val="008138CA"/>
    <w:rsid w:val="00817E21"/>
    <w:rsid w:val="0083327B"/>
    <w:rsid w:val="0085132C"/>
    <w:rsid w:val="0085511E"/>
    <w:rsid w:val="008742F1"/>
    <w:rsid w:val="00882DDC"/>
    <w:rsid w:val="008B7FD4"/>
    <w:rsid w:val="008C3494"/>
    <w:rsid w:val="008D5CEA"/>
    <w:rsid w:val="008E2F4A"/>
    <w:rsid w:val="008E51FF"/>
    <w:rsid w:val="008F26FE"/>
    <w:rsid w:val="00900576"/>
    <w:rsid w:val="0091618D"/>
    <w:rsid w:val="00925874"/>
    <w:rsid w:val="00931E7B"/>
    <w:rsid w:val="00986B61"/>
    <w:rsid w:val="009A4A1A"/>
    <w:rsid w:val="00A129FE"/>
    <w:rsid w:val="00A14466"/>
    <w:rsid w:val="00A14A7B"/>
    <w:rsid w:val="00A14EA7"/>
    <w:rsid w:val="00A203C1"/>
    <w:rsid w:val="00A26E1C"/>
    <w:rsid w:val="00A46382"/>
    <w:rsid w:val="00A63887"/>
    <w:rsid w:val="00A64FC3"/>
    <w:rsid w:val="00A7413F"/>
    <w:rsid w:val="00AE60DB"/>
    <w:rsid w:val="00AE66D4"/>
    <w:rsid w:val="00AF3319"/>
    <w:rsid w:val="00AF58CD"/>
    <w:rsid w:val="00B0614C"/>
    <w:rsid w:val="00B312B9"/>
    <w:rsid w:val="00B32547"/>
    <w:rsid w:val="00B53DDA"/>
    <w:rsid w:val="00B55E9F"/>
    <w:rsid w:val="00B57DD5"/>
    <w:rsid w:val="00B702A2"/>
    <w:rsid w:val="00B73BC5"/>
    <w:rsid w:val="00B74B59"/>
    <w:rsid w:val="00B8348A"/>
    <w:rsid w:val="00B873E1"/>
    <w:rsid w:val="00B96BFC"/>
    <w:rsid w:val="00BB3A86"/>
    <w:rsid w:val="00BD173B"/>
    <w:rsid w:val="00BE1CC3"/>
    <w:rsid w:val="00BF65D7"/>
    <w:rsid w:val="00C16CFC"/>
    <w:rsid w:val="00C31988"/>
    <w:rsid w:val="00C4069D"/>
    <w:rsid w:val="00C43AED"/>
    <w:rsid w:val="00C52729"/>
    <w:rsid w:val="00C55FEF"/>
    <w:rsid w:val="00C57792"/>
    <w:rsid w:val="00C76E3D"/>
    <w:rsid w:val="00C95BB8"/>
    <w:rsid w:val="00CD635F"/>
    <w:rsid w:val="00CE4B3D"/>
    <w:rsid w:val="00CF52AD"/>
    <w:rsid w:val="00CF7667"/>
    <w:rsid w:val="00D159F1"/>
    <w:rsid w:val="00D23031"/>
    <w:rsid w:val="00D511B0"/>
    <w:rsid w:val="00D95F48"/>
    <w:rsid w:val="00DA25B4"/>
    <w:rsid w:val="00DA5DE2"/>
    <w:rsid w:val="00DA6242"/>
    <w:rsid w:val="00DB3D46"/>
    <w:rsid w:val="00DC1518"/>
    <w:rsid w:val="00DE0A29"/>
    <w:rsid w:val="00E327F9"/>
    <w:rsid w:val="00E36486"/>
    <w:rsid w:val="00E42A71"/>
    <w:rsid w:val="00E551EF"/>
    <w:rsid w:val="00E71F1A"/>
    <w:rsid w:val="00E75AC4"/>
    <w:rsid w:val="00E849B1"/>
    <w:rsid w:val="00EF349F"/>
    <w:rsid w:val="00F32561"/>
    <w:rsid w:val="00F34E4C"/>
    <w:rsid w:val="00F63A13"/>
    <w:rsid w:val="00F97593"/>
    <w:rsid w:val="00FA636A"/>
    <w:rsid w:val="00FB1D1D"/>
    <w:rsid w:val="00FB2098"/>
    <w:rsid w:val="00FC4E22"/>
    <w:rsid w:val="00FD55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246007"/>
  <w15:docId w15:val="{DE79C397-A0E4-4EBB-971F-8AB333AE3C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51FF"/>
    <w:pPr>
      <w:spacing w:after="200" w:line="480" w:lineRule="auto"/>
      <w:jc w:val="both"/>
    </w:pPr>
    <w:rPr>
      <w:rFonts w:cstheme="minorBidi"/>
    </w:rPr>
  </w:style>
  <w:style w:type="paragraph" w:styleId="Heading1">
    <w:name w:val="heading 1"/>
    <w:basedOn w:val="Normal"/>
    <w:next w:val="Normal"/>
    <w:link w:val="Heading1Char"/>
    <w:uiPriority w:val="9"/>
    <w:qFormat/>
    <w:rsid w:val="008000D3"/>
    <w:pPr>
      <w:keepNext/>
      <w:keepLines/>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8000D3"/>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F349F"/>
    <w:pPr>
      <w:keepNext/>
      <w:keepLines/>
      <w:spacing w:before="40" w:after="0"/>
      <w:outlineLvl w:val="2"/>
    </w:pPr>
    <w:rPr>
      <w:rFonts w:eastAsiaTheme="majorEastAsia" w:cstheme="majorBid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00D3"/>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8000D3"/>
    <w:rPr>
      <w:rFonts w:eastAsiaTheme="majorEastAsia" w:cstheme="majorBidi"/>
      <w:b/>
      <w:szCs w:val="26"/>
    </w:rPr>
  </w:style>
  <w:style w:type="character" w:customStyle="1" w:styleId="Heading3Char">
    <w:name w:val="Heading 3 Char"/>
    <w:basedOn w:val="DefaultParagraphFont"/>
    <w:link w:val="Heading3"/>
    <w:uiPriority w:val="9"/>
    <w:rsid w:val="00EF349F"/>
    <w:rPr>
      <w:rFonts w:eastAsiaTheme="majorEastAsia" w:cstheme="majorBidi"/>
      <w:szCs w:val="24"/>
    </w:rPr>
  </w:style>
  <w:style w:type="paragraph" w:styleId="ListParagraph">
    <w:name w:val="List Paragraph"/>
    <w:basedOn w:val="Normal"/>
    <w:uiPriority w:val="34"/>
    <w:qFormat/>
    <w:rsid w:val="008000D3"/>
    <w:pPr>
      <w:ind w:left="720"/>
      <w:contextualSpacing/>
    </w:pPr>
  </w:style>
  <w:style w:type="paragraph" w:styleId="BalloonText">
    <w:name w:val="Balloon Text"/>
    <w:basedOn w:val="Normal"/>
    <w:link w:val="BalloonTextChar"/>
    <w:uiPriority w:val="99"/>
    <w:semiHidden/>
    <w:unhideWhenUsed/>
    <w:rsid w:val="008000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00D3"/>
    <w:rPr>
      <w:rFonts w:ascii="Tahoma" w:hAnsi="Tahoma" w:cs="Tahoma"/>
      <w:sz w:val="16"/>
      <w:szCs w:val="16"/>
    </w:rPr>
  </w:style>
  <w:style w:type="paragraph" w:styleId="NormalWeb">
    <w:name w:val="Normal (Web)"/>
    <w:basedOn w:val="Normal"/>
    <w:uiPriority w:val="99"/>
    <w:unhideWhenUsed/>
    <w:rsid w:val="008000D3"/>
    <w:pPr>
      <w:spacing w:before="100" w:beforeAutospacing="1" w:after="100" w:afterAutospacing="1" w:line="240" w:lineRule="auto"/>
    </w:pPr>
    <w:rPr>
      <w:rFonts w:eastAsia="Times New Roman" w:cs="Times New Roman"/>
      <w:szCs w:val="24"/>
    </w:rPr>
  </w:style>
  <w:style w:type="paragraph" w:styleId="BodyText">
    <w:name w:val="Body Text"/>
    <w:basedOn w:val="Normal"/>
    <w:link w:val="BodyTextChar"/>
    <w:uiPriority w:val="1"/>
    <w:qFormat/>
    <w:rsid w:val="008000D3"/>
    <w:pPr>
      <w:widowControl w:val="0"/>
      <w:autoSpaceDE w:val="0"/>
      <w:autoSpaceDN w:val="0"/>
      <w:spacing w:before="136" w:after="0" w:line="240" w:lineRule="auto"/>
      <w:ind w:left="820" w:hanging="360"/>
    </w:pPr>
    <w:rPr>
      <w:rFonts w:eastAsia="Times New Roman" w:cs="Times New Roman"/>
      <w:szCs w:val="24"/>
      <w:lang w:bidi="en-US"/>
    </w:rPr>
  </w:style>
  <w:style w:type="character" w:customStyle="1" w:styleId="BodyTextChar">
    <w:name w:val="Body Text Char"/>
    <w:basedOn w:val="DefaultParagraphFont"/>
    <w:link w:val="BodyText"/>
    <w:uiPriority w:val="1"/>
    <w:rsid w:val="008000D3"/>
    <w:rPr>
      <w:rFonts w:eastAsia="Times New Roman"/>
      <w:szCs w:val="24"/>
      <w:lang w:bidi="en-US"/>
    </w:rPr>
  </w:style>
  <w:style w:type="character" w:styleId="Hyperlink">
    <w:name w:val="Hyperlink"/>
    <w:basedOn w:val="DefaultParagraphFont"/>
    <w:uiPriority w:val="99"/>
    <w:unhideWhenUsed/>
    <w:rsid w:val="008000D3"/>
    <w:rPr>
      <w:color w:val="0563C1" w:themeColor="hyperlink"/>
      <w:u w:val="single"/>
    </w:rPr>
  </w:style>
  <w:style w:type="table" w:styleId="TableGrid">
    <w:name w:val="Table Grid"/>
    <w:basedOn w:val="TableNormal"/>
    <w:uiPriority w:val="39"/>
    <w:rsid w:val="008000D3"/>
    <w:pPr>
      <w:spacing w:after="0" w:line="240" w:lineRule="auto"/>
    </w:pPr>
    <w:rPr>
      <w:rFonts w:asciiTheme="minorHAnsi" w:hAnsiTheme="minorHAnsi" w:cstheme="minorBid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1">
    <w:name w:val="Body Text1"/>
    <w:basedOn w:val="Normal"/>
    <w:link w:val="bodytextChar0"/>
    <w:qFormat/>
    <w:rsid w:val="008000D3"/>
    <w:pPr>
      <w:spacing w:after="0"/>
      <w:ind w:firstLine="680"/>
    </w:pPr>
    <w:rPr>
      <w:rFonts w:cs="Times New Roman"/>
      <w:szCs w:val="24"/>
    </w:rPr>
  </w:style>
  <w:style w:type="character" w:customStyle="1" w:styleId="bodytextChar0">
    <w:name w:val="body text Char"/>
    <w:basedOn w:val="DefaultParagraphFont"/>
    <w:link w:val="BodyText1"/>
    <w:rsid w:val="008000D3"/>
    <w:rPr>
      <w:szCs w:val="24"/>
    </w:rPr>
  </w:style>
  <w:style w:type="paragraph" w:styleId="TOCHeading">
    <w:name w:val="TOC Heading"/>
    <w:basedOn w:val="Heading1"/>
    <w:next w:val="Normal"/>
    <w:uiPriority w:val="39"/>
    <w:unhideWhenUsed/>
    <w:qFormat/>
    <w:rsid w:val="008000D3"/>
    <w:pPr>
      <w:spacing w:line="259" w:lineRule="auto"/>
      <w:outlineLvl w:val="9"/>
    </w:pPr>
  </w:style>
  <w:style w:type="paragraph" w:styleId="TOC1">
    <w:name w:val="toc 1"/>
    <w:basedOn w:val="Normal"/>
    <w:next w:val="Normal"/>
    <w:autoRedefine/>
    <w:uiPriority w:val="39"/>
    <w:unhideWhenUsed/>
    <w:rsid w:val="008000D3"/>
    <w:pPr>
      <w:tabs>
        <w:tab w:val="right" w:leader="dot" w:pos="7928"/>
      </w:tabs>
      <w:spacing w:after="100"/>
    </w:pPr>
  </w:style>
  <w:style w:type="paragraph" w:styleId="Header">
    <w:name w:val="header"/>
    <w:basedOn w:val="Normal"/>
    <w:link w:val="HeaderChar"/>
    <w:uiPriority w:val="99"/>
    <w:unhideWhenUsed/>
    <w:rsid w:val="008000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00D3"/>
    <w:rPr>
      <w:rFonts w:cstheme="minorBidi"/>
    </w:rPr>
  </w:style>
  <w:style w:type="paragraph" w:styleId="Footer">
    <w:name w:val="footer"/>
    <w:basedOn w:val="Normal"/>
    <w:link w:val="FooterChar"/>
    <w:uiPriority w:val="99"/>
    <w:unhideWhenUsed/>
    <w:rsid w:val="008000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00D3"/>
    <w:rPr>
      <w:rFonts w:cstheme="minorBidi"/>
    </w:rPr>
  </w:style>
  <w:style w:type="paragraph" w:styleId="Caption">
    <w:name w:val="caption"/>
    <w:basedOn w:val="Normal"/>
    <w:next w:val="Normal"/>
    <w:uiPriority w:val="35"/>
    <w:unhideWhenUsed/>
    <w:qFormat/>
    <w:rsid w:val="008000D3"/>
    <w:pPr>
      <w:spacing w:line="240" w:lineRule="auto"/>
      <w:jc w:val="center"/>
    </w:pPr>
    <w:rPr>
      <w:iCs/>
      <w:szCs w:val="18"/>
    </w:rPr>
  </w:style>
  <w:style w:type="paragraph" w:styleId="TableofFigures">
    <w:name w:val="table of figures"/>
    <w:basedOn w:val="Normal"/>
    <w:next w:val="Normal"/>
    <w:uiPriority w:val="99"/>
    <w:unhideWhenUsed/>
    <w:rsid w:val="008000D3"/>
    <w:pPr>
      <w:spacing w:after="0"/>
    </w:pPr>
  </w:style>
  <w:style w:type="paragraph" w:styleId="TOC2">
    <w:name w:val="toc 2"/>
    <w:basedOn w:val="Normal"/>
    <w:next w:val="Normal"/>
    <w:autoRedefine/>
    <w:uiPriority w:val="39"/>
    <w:unhideWhenUsed/>
    <w:rsid w:val="00F32561"/>
    <w:pPr>
      <w:tabs>
        <w:tab w:val="left" w:pos="880"/>
        <w:tab w:val="right" w:leader="dot" w:pos="7928"/>
      </w:tabs>
      <w:spacing w:after="0"/>
      <w:ind w:left="240"/>
    </w:pPr>
  </w:style>
  <w:style w:type="paragraph" w:styleId="TOC3">
    <w:name w:val="toc 3"/>
    <w:basedOn w:val="Normal"/>
    <w:next w:val="Normal"/>
    <w:autoRedefine/>
    <w:uiPriority w:val="39"/>
    <w:unhideWhenUsed/>
    <w:rsid w:val="0085132C"/>
    <w:pPr>
      <w:tabs>
        <w:tab w:val="left" w:pos="990"/>
        <w:tab w:val="right" w:leader="dot" w:pos="7928"/>
      </w:tabs>
      <w:spacing w:after="0" w:line="360" w:lineRule="auto"/>
      <w:ind w:left="480"/>
    </w:pPr>
  </w:style>
  <w:style w:type="character" w:customStyle="1" w:styleId="st">
    <w:name w:val="st"/>
    <w:basedOn w:val="DefaultParagraphFont"/>
    <w:rsid w:val="00BD17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9503034">
      <w:bodyDiv w:val="1"/>
      <w:marLeft w:val="0"/>
      <w:marRight w:val="0"/>
      <w:marTop w:val="0"/>
      <w:marBottom w:val="0"/>
      <w:divBdr>
        <w:top w:val="none" w:sz="0" w:space="0" w:color="auto"/>
        <w:left w:val="none" w:sz="0" w:space="0" w:color="auto"/>
        <w:bottom w:val="none" w:sz="0" w:space="0" w:color="auto"/>
        <w:right w:val="none" w:sz="0" w:space="0" w:color="auto"/>
      </w:divBdr>
    </w:div>
    <w:div w:id="675885930">
      <w:bodyDiv w:val="1"/>
      <w:marLeft w:val="0"/>
      <w:marRight w:val="0"/>
      <w:marTop w:val="0"/>
      <w:marBottom w:val="0"/>
      <w:divBdr>
        <w:top w:val="none" w:sz="0" w:space="0" w:color="auto"/>
        <w:left w:val="none" w:sz="0" w:space="0" w:color="auto"/>
        <w:bottom w:val="none" w:sz="0" w:space="0" w:color="auto"/>
        <w:right w:val="none" w:sz="0" w:space="0" w:color="auto"/>
      </w:divBdr>
    </w:div>
    <w:div w:id="741296282">
      <w:bodyDiv w:val="1"/>
      <w:marLeft w:val="0"/>
      <w:marRight w:val="0"/>
      <w:marTop w:val="0"/>
      <w:marBottom w:val="0"/>
      <w:divBdr>
        <w:top w:val="none" w:sz="0" w:space="0" w:color="auto"/>
        <w:left w:val="none" w:sz="0" w:space="0" w:color="auto"/>
        <w:bottom w:val="none" w:sz="0" w:space="0" w:color="auto"/>
        <w:right w:val="none" w:sz="0" w:space="0" w:color="auto"/>
      </w:divBdr>
    </w:div>
    <w:div w:id="857230932">
      <w:bodyDiv w:val="1"/>
      <w:marLeft w:val="0"/>
      <w:marRight w:val="0"/>
      <w:marTop w:val="0"/>
      <w:marBottom w:val="0"/>
      <w:divBdr>
        <w:top w:val="none" w:sz="0" w:space="0" w:color="auto"/>
        <w:left w:val="none" w:sz="0" w:space="0" w:color="auto"/>
        <w:bottom w:val="none" w:sz="0" w:space="0" w:color="auto"/>
        <w:right w:val="none" w:sz="0" w:space="0" w:color="auto"/>
      </w:divBdr>
    </w:div>
    <w:div w:id="931426444">
      <w:bodyDiv w:val="1"/>
      <w:marLeft w:val="0"/>
      <w:marRight w:val="0"/>
      <w:marTop w:val="0"/>
      <w:marBottom w:val="0"/>
      <w:divBdr>
        <w:top w:val="none" w:sz="0" w:space="0" w:color="auto"/>
        <w:left w:val="none" w:sz="0" w:space="0" w:color="auto"/>
        <w:bottom w:val="none" w:sz="0" w:space="0" w:color="auto"/>
        <w:right w:val="none" w:sz="0" w:space="0" w:color="auto"/>
      </w:divBdr>
    </w:div>
    <w:div w:id="1262302015">
      <w:bodyDiv w:val="1"/>
      <w:marLeft w:val="0"/>
      <w:marRight w:val="0"/>
      <w:marTop w:val="0"/>
      <w:marBottom w:val="0"/>
      <w:divBdr>
        <w:top w:val="none" w:sz="0" w:space="0" w:color="auto"/>
        <w:left w:val="none" w:sz="0" w:space="0" w:color="auto"/>
        <w:bottom w:val="none" w:sz="0" w:space="0" w:color="auto"/>
        <w:right w:val="none" w:sz="0" w:space="0" w:color="auto"/>
      </w:divBdr>
    </w:div>
    <w:div w:id="1462310875">
      <w:bodyDiv w:val="1"/>
      <w:marLeft w:val="0"/>
      <w:marRight w:val="0"/>
      <w:marTop w:val="0"/>
      <w:marBottom w:val="0"/>
      <w:divBdr>
        <w:top w:val="none" w:sz="0" w:space="0" w:color="auto"/>
        <w:left w:val="none" w:sz="0" w:space="0" w:color="auto"/>
        <w:bottom w:val="none" w:sz="0" w:space="0" w:color="auto"/>
        <w:right w:val="none" w:sz="0" w:space="0" w:color="auto"/>
      </w:divBdr>
    </w:div>
    <w:div w:id="1682506032">
      <w:bodyDiv w:val="1"/>
      <w:marLeft w:val="0"/>
      <w:marRight w:val="0"/>
      <w:marTop w:val="0"/>
      <w:marBottom w:val="0"/>
      <w:divBdr>
        <w:top w:val="none" w:sz="0" w:space="0" w:color="auto"/>
        <w:left w:val="none" w:sz="0" w:space="0" w:color="auto"/>
        <w:bottom w:val="none" w:sz="0" w:space="0" w:color="auto"/>
        <w:right w:val="none" w:sz="0" w:space="0" w:color="auto"/>
      </w:divBdr>
    </w:div>
    <w:div w:id="1763843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46291C-C572-4ECC-AFF7-E3DC629C7E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3</TotalTime>
  <Pages>31</Pages>
  <Words>12348</Words>
  <Characters>70390</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a Yuni Astari</dc:creator>
  <cp:keywords/>
  <dc:description/>
  <cp:lastModifiedBy>Ivana Yuni Astari</cp:lastModifiedBy>
  <cp:revision>21</cp:revision>
  <cp:lastPrinted>2020-07-29T12:31:00Z</cp:lastPrinted>
  <dcterms:created xsi:type="dcterms:W3CDTF">2020-07-25T07:44:00Z</dcterms:created>
  <dcterms:modified xsi:type="dcterms:W3CDTF">2020-08-03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84ce2a4-9778-3da1-84ad-f10b2033c9f7</vt:lpwstr>
  </property>
  <property fmtid="{D5CDD505-2E9C-101B-9397-08002B2CF9AE}" pid="24" name="Mendeley Citation Style_1">
    <vt:lpwstr>http://www.zotero.org/styles/harvard-cite-them-right</vt:lpwstr>
  </property>
</Properties>
</file>